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1D885" w14:textId="1A2A46B3" w:rsidR="008C7990" w:rsidRDefault="008C7990" w:rsidP="008C7990">
      <w:pPr>
        <w:rPr>
          <w:rFonts w:asciiTheme="majorBidi" w:hAnsiTheme="majorBidi" w:cstheme="majorBidi"/>
          <w:b/>
          <w:bCs/>
          <w:color w:val="000000"/>
          <w:sz w:val="32"/>
          <w:szCs w:val="32"/>
        </w:rPr>
      </w:pPr>
      <w:r w:rsidRPr="00D76944">
        <w:rPr>
          <w:rFonts w:asciiTheme="majorBidi" w:hAnsiTheme="majorBidi" w:cstheme="majorBidi"/>
          <w:b/>
          <w:bCs/>
          <w:color w:val="000000"/>
          <w:sz w:val="32"/>
          <w:szCs w:val="32"/>
        </w:rPr>
        <w:t>Methods</w:t>
      </w:r>
    </w:p>
    <w:p w14:paraId="62E6F314" w14:textId="51082CFE" w:rsidR="00E05D4C" w:rsidRDefault="00E05D4C" w:rsidP="008C7990">
      <w:pPr>
        <w:rPr>
          <w:rFonts w:asciiTheme="majorBidi" w:hAnsiTheme="majorBidi" w:cstheme="majorBidi"/>
          <w:b/>
          <w:bCs/>
          <w:color w:val="000000"/>
          <w:sz w:val="32"/>
          <w:szCs w:val="32"/>
        </w:rPr>
      </w:pPr>
    </w:p>
    <w:p w14:paraId="41B2E73D" w14:textId="4A5878E4" w:rsidR="00E05D4C" w:rsidRPr="00E05D4C" w:rsidRDefault="00E05D4C" w:rsidP="00E05D4C">
      <w:pPr>
        <w:rPr>
          <w:b/>
          <w:bCs/>
          <w:color w:val="000000"/>
          <w:sz w:val="28"/>
          <w:szCs w:val="28"/>
        </w:rPr>
      </w:pPr>
      <w:r w:rsidRPr="00384C3B">
        <w:rPr>
          <w:b/>
          <w:bCs/>
          <w:color w:val="000000"/>
          <w:sz w:val="28"/>
          <w:szCs w:val="28"/>
        </w:rPr>
        <w:t xml:space="preserve">Force Profile Segmentation </w:t>
      </w:r>
    </w:p>
    <w:p w14:paraId="3A48916D" w14:textId="6BC872E8" w:rsidR="00AB1985" w:rsidRDefault="00AB1985" w:rsidP="008C7990">
      <w:pPr>
        <w:rPr>
          <w:rFonts w:asciiTheme="majorBidi" w:hAnsiTheme="majorBidi" w:cstheme="majorBidi"/>
          <w:b/>
          <w:bCs/>
          <w:color w:val="000000"/>
          <w:sz w:val="32"/>
          <w:szCs w:val="32"/>
        </w:rPr>
      </w:pPr>
    </w:p>
    <w:p w14:paraId="3CC15DB1" w14:textId="77777777" w:rsidR="00E05D4C" w:rsidRPr="00BE3BF1" w:rsidRDefault="00E05D4C" w:rsidP="00E05D4C">
      <w:pPr>
        <w:contextualSpacing/>
        <w:rPr>
          <w:b/>
          <w:bCs/>
          <w:i/>
          <w:iCs/>
          <w:color w:val="000000"/>
          <w:sz w:val="26"/>
          <w:szCs w:val="26"/>
        </w:rPr>
      </w:pPr>
      <w:r w:rsidRPr="00BE3BF1">
        <w:rPr>
          <w:b/>
          <w:bCs/>
          <w:i/>
          <w:iCs/>
          <w:color w:val="000000"/>
          <w:sz w:val="26"/>
          <w:szCs w:val="26"/>
        </w:rPr>
        <w:t>Rule-Based Data Balancing for Segmentation</w:t>
      </w:r>
    </w:p>
    <w:p w14:paraId="6134289D" w14:textId="77777777" w:rsidR="00E05D4C" w:rsidRPr="00BE3BF1" w:rsidRDefault="00E05D4C" w:rsidP="00E05D4C">
      <w:pPr>
        <w:rPr>
          <w:b/>
          <w:bCs/>
          <w:color w:val="000000"/>
          <w:sz w:val="22"/>
          <w:szCs w:val="22"/>
        </w:rPr>
      </w:pPr>
    </w:p>
    <w:p w14:paraId="2AE560DA" w14:textId="3F228D02" w:rsidR="00E05D4C" w:rsidRPr="00E05D4C" w:rsidRDefault="00E05D4C" w:rsidP="00E05D4C">
      <w:pPr>
        <w:rPr>
          <w:color w:val="000000"/>
        </w:rPr>
      </w:pPr>
      <w:r w:rsidRPr="00BE3BF1">
        <w:rPr>
          <w:color w:val="000000"/>
        </w:rPr>
        <w:t xml:space="preserve">A rule-based data point filtering was applied to mitigate the problem of imbalanced data in </w:t>
      </w:r>
      <w:r w:rsidRPr="00BE3BF1">
        <w:rPr>
          <w:i/>
          <w:iCs/>
          <w:color w:val="000000"/>
        </w:rPr>
        <w:t>On</w:t>
      </w:r>
      <w:r w:rsidRPr="00BE3BF1">
        <w:rPr>
          <w:color w:val="000000"/>
        </w:rPr>
        <w:t xml:space="preserve"> and </w:t>
      </w:r>
      <w:r w:rsidRPr="00BE3BF1">
        <w:rPr>
          <w:i/>
          <w:iCs/>
          <w:color w:val="000000"/>
        </w:rPr>
        <w:t>OFF</w:t>
      </w:r>
      <w:r w:rsidRPr="00BE3BF1">
        <w:rPr>
          <w:color w:val="000000"/>
        </w:rPr>
        <w:t xml:space="preserve"> conditions for the recorded force data. In fact, 93.7% of the force data points were labeled as OFF (among a total of 11.6 million records), meaning that inactive status constructs most operating room times for SmartForceps. The algorithm performed inactive state removal by eliminating the excessive idle time points when the rolling average with a window of 5 for the left and right prong forces was less than or equal to 0.3 (N). The points with overlapping </w:t>
      </w:r>
      <w:r w:rsidRPr="00BE3BF1">
        <w:rPr>
          <w:i/>
          <w:iCs/>
          <w:color w:val="000000"/>
        </w:rPr>
        <w:t>OFF</w:t>
      </w:r>
      <w:r w:rsidRPr="00BE3BF1">
        <w:rPr>
          <w:color w:val="000000"/>
        </w:rPr>
        <w:t xml:space="preserve"> labels in both rule-based and manually labeled data were removed from the analysis (data size reduced to approximately 398K records) (Fig. </w:t>
      </w:r>
      <w:r>
        <w:rPr>
          <w:color w:val="000000"/>
        </w:rPr>
        <w:t>S1</w:t>
      </w:r>
      <w:r w:rsidRPr="00BE3BF1">
        <w:rPr>
          <w:color w:val="000000"/>
        </w:rPr>
        <w:t xml:space="preserve">). This data regularization method resulted in 54.4% in </w:t>
      </w:r>
      <w:r w:rsidRPr="00BE3BF1">
        <w:rPr>
          <w:i/>
          <w:iCs/>
          <w:color w:val="000000"/>
        </w:rPr>
        <w:t>ON</w:t>
      </w:r>
      <w:r w:rsidRPr="00BE3BF1">
        <w:rPr>
          <w:color w:val="000000"/>
        </w:rPr>
        <w:t xml:space="preserve"> labels and 45.6% in </w:t>
      </w:r>
      <w:r w:rsidRPr="00BE3BF1">
        <w:rPr>
          <w:i/>
          <w:iCs/>
          <w:color w:val="000000"/>
        </w:rPr>
        <w:t>OFF</w:t>
      </w:r>
      <w:r w:rsidRPr="00BE3BF1">
        <w:rPr>
          <w:color w:val="000000"/>
        </w:rPr>
        <w:t xml:space="preserve"> labels, making the segmentation labels balanced across the two classes. </w:t>
      </w:r>
    </w:p>
    <w:p w14:paraId="28C751AB" w14:textId="77777777" w:rsidR="00AB1985" w:rsidRPr="00BE3BF1" w:rsidRDefault="00AB1985" w:rsidP="00AB1985">
      <w:pPr>
        <w:rPr>
          <w:color w:val="000000"/>
        </w:rPr>
      </w:pPr>
    </w:p>
    <w:p w14:paraId="0194DB93" w14:textId="77777777" w:rsidR="00AB1985" w:rsidRPr="00BE3BF1" w:rsidRDefault="00AB1985" w:rsidP="00AB1985">
      <w:r>
        <w:rPr>
          <w:noProof/>
        </w:rPr>
        <mc:AlternateContent>
          <mc:Choice Requires="wps">
            <w:drawing>
              <wp:anchor distT="0" distB="0" distL="114300" distR="114300" simplePos="0" relativeHeight="251659264" behindDoc="0" locked="0" layoutInCell="1" allowOverlap="1" wp14:anchorId="7487784E" wp14:editId="0C1F397B">
                <wp:simplePos x="0" y="0"/>
                <wp:positionH relativeFrom="column">
                  <wp:posOffset>109855</wp:posOffset>
                </wp:positionH>
                <wp:positionV relativeFrom="paragraph">
                  <wp:posOffset>83820</wp:posOffset>
                </wp:positionV>
                <wp:extent cx="5506085" cy="2023110"/>
                <wp:effectExtent l="0" t="0" r="5715"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06085" cy="2023110"/>
                        </a:xfrm>
                        <a:prstGeom prst="rect">
                          <a:avLst/>
                        </a:prstGeom>
                        <a:noFill/>
                        <a:ln w="6350">
                          <a:solidFill>
                            <a:prstClr val="black"/>
                          </a:solidFill>
                        </a:ln>
                      </wps:spPr>
                      <wps:txbx>
                        <w:txbxContent>
                          <w:p w14:paraId="7C2F2C54" w14:textId="77777777" w:rsidR="00AB1985" w:rsidRPr="00BE3BF1" w:rsidRDefault="00AB1985" w:rsidP="00AB1985">
                            <w:pPr>
                              <w:numPr>
                                <w:ilvl w:val="0"/>
                                <w:numId w:val="4"/>
                              </w:numPr>
                              <w:ind w:left="360"/>
                              <w:contextualSpacing/>
                              <w:rPr>
                                <w:rFonts w:ascii="Calibri Light" w:eastAsia="GulimChe" w:hAnsi="Calibri Light" w:cs="Calibri Light"/>
                                <w:sz w:val="22"/>
                                <w:szCs w:val="22"/>
                              </w:rPr>
                            </w:pPr>
                            <w:r w:rsidRPr="00BE3BF1">
                              <w:rPr>
                                <w:rFonts w:ascii="Calibri Light" w:eastAsia="GulimChe" w:hAnsi="Calibri Light" w:cs="Calibri Light"/>
                                <w:sz w:val="20"/>
                                <w:szCs w:val="20"/>
                              </w:rPr>
                              <w:t>for each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n 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w:t>
                            </w:r>
                          </w:p>
                          <w:p w14:paraId="38C48D40"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f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r</w:t>
                            </w:r>
                            <w:r w:rsidRPr="00BE3BF1">
                              <w:rPr>
                                <w:rFonts w:ascii="Calibri Light" w:eastAsia="GulimChe" w:hAnsi="Calibri Light" w:cs="Calibri Light"/>
                                <w:sz w:val="20"/>
                                <w:szCs w:val="20"/>
                              </w:rPr>
                              <w:t>, window=5) &amp;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l</w:t>
                            </w:r>
                            <w:r w:rsidRPr="00BE3BF1">
                              <w:rPr>
                                <w:rFonts w:ascii="Calibri Light" w:eastAsia="GulimChe" w:hAnsi="Calibri Light" w:cs="Calibri Light"/>
                                <w:sz w:val="20"/>
                                <w:szCs w:val="20"/>
                              </w:rPr>
                              <w:t>, window=5) &lt;= 0.3) &amp; (init_seg_id</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 0):</w:t>
                            </w:r>
                          </w:p>
                          <w:p w14:paraId="676B981B" w14:textId="77777777" w:rsidR="00AB1985" w:rsidRPr="00BE3BF1" w:rsidRDefault="00AB1985" w:rsidP="00AB1985">
                            <w:pPr>
                              <w:ind w:left="720" w:firstLine="720"/>
                              <w:rPr>
                                <w:rFonts w:ascii="Calibri Light" w:eastAsia="GulimChe" w:hAnsi="Calibri Light" w:cs="Calibri Light"/>
                                <w:sz w:val="20"/>
                                <w:szCs w:val="20"/>
                              </w:rPr>
                            </w:pPr>
                            <w:r w:rsidRPr="00BE3BF1">
                              <w:rPr>
                                <w:rFonts w:ascii="Calibri Light" w:eastAsia="GulimChe" w:hAnsi="Calibri Light" w:cs="Calibri Light"/>
                                <w:sz w:val="20"/>
                                <w:szCs w:val="20"/>
                              </w:rPr>
                              <w:t>remove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p>
                          <w:p w14:paraId="25B72511" w14:textId="77777777" w:rsidR="00AB1985" w:rsidRDefault="00AB1985" w:rsidP="00AB1985"/>
                          <w:p w14:paraId="7E15CE2B" w14:textId="77777777" w:rsidR="00AB1985" w:rsidRDefault="00AB1985" w:rsidP="00AB1985"/>
                          <w:p w14:paraId="25935563"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right prong force profile.</w:t>
                            </w:r>
                          </w:p>
                          <w:p w14:paraId="203F83EB"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left prong force profile.</w:t>
                            </w:r>
                          </w:p>
                          <w:p w14:paraId="3FB496C1"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 SmartForceps force profile time-series.</w:t>
                            </w:r>
                          </w:p>
                          <w:p w14:paraId="0E082F6D"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w:t>
                            </w:r>
                            <w:r w:rsidRPr="00BE3BF1">
                              <w:rPr>
                                <w:rFonts w:ascii="Calibri Light" w:eastAsia="GulimChe" w:hAnsi="Calibri Light" w:cs="Calibri Light"/>
                                <w:i/>
                                <w:iCs/>
                                <w:sz w:val="20"/>
                                <w:szCs w:val="20"/>
                              </w:rPr>
                              <w:t>X</w:t>
                            </w:r>
                            <w:r w:rsidRPr="00BE3BF1">
                              <w:rPr>
                                <w:rFonts w:ascii="Calibri Light" w:eastAsia="GulimChe" w:hAnsi="Calibri Light" w:cs="Calibri Light"/>
                                <w:sz w:val="20"/>
                                <w:szCs w:val="20"/>
                              </w:rPr>
                              <w:t>, window=</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Moving average of time-series</w:t>
                            </w:r>
                            <w:r w:rsidRPr="00BE3BF1">
                              <w:rPr>
                                <w:rFonts w:ascii="Calibri Light" w:eastAsia="GulimChe" w:hAnsi="Calibri Light" w:cs="Calibri Light"/>
                                <w:i/>
                                <w:iCs/>
                                <w:sz w:val="20"/>
                                <w:szCs w:val="20"/>
                              </w:rPr>
                              <w:t xml:space="preserve"> X</w:t>
                            </w:r>
                            <w:r w:rsidRPr="00BE3BF1">
                              <w:rPr>
                                <w:rFonts w:ascii="Calibri Light" w:eastAsia="GulimChe" w:hAnsi="Calibri Light" w:cs="Calibri Light"/>
                                <w:sz w:val="20"/>
                                <w:szCs w:val="20"/>
                              </w:rPr>
                              <w:t xml:space="preserve"> with a window size of </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xml:space="preserve">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B101CBF"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nit_seg_id</w:t>
                            </w:r>
                            <w:r w:rsidRPr="00BE3BF1">
                              <w:rPr>
                                <w:rFonts w:ascii="Calibri Light" w:eastAsia="GulimChe" w:hAnsi="Calibri Light" w:cs="Calibri Light"/>
                                <w:sz w:val="20"/>
                                <w:szCs w:val="20"/>
                                <w:vertAlign w:val="subscript"/>
                              </w:rPr>
                              <w:t>idx</w:t>
                            </w:r>
                            <w:r w:rsidRPr="00BE3BF1">
                              <w:rPr>
                                <w:rFonts w:ascii="Calibri Light" w:eastAsia="GulimChe" w:hAnsi="Calibri Light" w:cs="Calibri Light"/>
                                <w:sz w:val="20"/>
                                <w:szCs w:val="20"/>
                              </w:rPr>
                              <w:t>: Initial segmentation ID (i.e., 0: OFF, 1: ON)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42BB569" w14:textId="77777777" w:rsidR="00AB1985" w:rsidRDefault="00AB1985" w:rsidP="00AB1985"/>
                        </w:txbxContent>
                      </wps:txbx>
                      <wps:bodyPr rot="0" spcFirstLastPara="0" vertOverflow="overflow" horzOverflow="overflow" vert="horz" wrap="square" lIns="274320" tIns="182880" rIns="182880" bIns="18288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87784E" id="_x0000_t202" coordsize="21600,21600" o:spt="202" path="m,l,21600r21600,l21600,xe">
                <v:stroke joinstyle="miter"/>
                <v:path gradientshapeok="t" o:connecttype="rect"/>
              </v:shapetype>
              <v:shape id="Text Box 1" o:spid="_x0000_s1026" type="#_x0000_t202" style="position:absolute;margin-left:8.65pt;margin-top:6.6pt;width:433.55pt;height:15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" filled="f" strokeweight=".5pt">
                <v:path arrowok="t"/>
                <v:textbox inset="21.6pt,14.4pt,14.4pt,14.4pt">
                  <w:txbxContent>
                    <w:p w14:paraId="7C2F2C54" w14:textId="77777777" w:rsidR="00AB1985" w:rsidRPr="00BE3BF1" w:rsidRDefault="00AB1985" w:rsidP="00AB1985">
                      <w:pPr>
                        <w:numPr>
                          <w:ilvl w:val="0"/>
                          <w:numId w:val="4"/>
                        </w:numPr>
                        <w:ind w:left="360"/>
                        <w:contextualSpacing/>
                        <w:rPr>
                          <w:rFonts w:ascii="Calibri Light" w:eastAsia="GulimChe" w:hAnsi="Calibri Light" w:cs="Calibri Light"/>
                          <w:sz w:val="22"/>
                          <w:szCs w:val="22"/>
                        </w:rPr>
                      </w:pPr>
                      <w:r w:rsidRPr="00BE3BF1">
                        <w:rPr>
                          <w:rFonts w:ascii="Calibri Light" w:eastAsia="GulimChe" w:hAnsi="Calibri Light" w:cs="Calibri Light"/>
                          <w:sz w:val="20"/>
                          <w:szCs w:val="20"/>
                        </w:rPr>
                        <w:t>for each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n 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w:t>
                      </w:r>
                    </w:p>
                    <w:p w14:paraId="38C48D40"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f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r</w:t>
                      </w:r>
                      <w:r w:rsidRPr="00BE3BF1">
                        <w:rPr>
                          <w:rFonts w:ascii="Calibri Light" w:eastAsia="GulimChe" w:hAnsi="Calibri Light" w:cs="Calibri Light"/>
                          <w:sz w:val="20"/>
                          <w:szCs w:val="20"/>
                        </w:rPr>
                        <w:t>, window=5) &amp; 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l</w:t>
                      </w:r>
                      <w:r w:rsidRPr="00BE3BF1">
                        <w:rPr>
                          <w:rFonts w:ascii="Calibri Light" w:eastAsia="GulimChe" w:hAnsi="Calibri Light" w:cs="Calibri Light"/>
                          <w:sz w:val="20"/>
                          <w:szCs w:val="20"/>
                        </w:rPr>
                        <w:t>, window=5) &lt;= 0.3) &amp; (init_seg_id</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 0):</w:t>
                      </w:r>
                    </w:p>
                    <w:p w14:paraId="676B981B" w14:textId="77777777" w:rsidR="00AB1985" w:rsidRPr="00BE3BF1" w:rsidRDefault="00AB1985" w:rsidP="00AB1985">
                      <w:pPr>
                        <w:ind w:left="720" w:firstLine="720"/>
                        <w:rPr>
                          <w:rFonts w:ascii="Calibri Light" w:eastAsia="GulimChe" w:hAnsi="Calibri Light" w:cs="Calibri Light"/>
                          <w:sz w:val="20"/>
                          <w:szCs w:val="20"/>
                        </w:rPr>
                      </w:pPr>
                      <w:r w:rsidRPr="00BE3BF1">
                        <w:rPr>
                          <w:rFonts w:ascii="Calibri Light" w:eastAsia="GulimChe" w:hAnsi="Calibri Light" w:cs="Calibri Light"/>
                          <w:sz w:val="20"/>
                          <w:szCs w:val="20"/>
                        </w:rPr>
                        <w:t>remove 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amp;</w:t>
                      </w:r>
                      <w:r w:rsidRPr="00BE3BF1">
                        <w:rPr>
                          <w:rFonts w:ascii="Calibri Light" w:eastAsia="GulimChe" w:hAnsi="Calibri Light" w:cs="Calibri Light"/>
                          <w:sz w:val="20"/>
                          <w:szCs w:val="20"/>
                          <w:vertAlign w:val="subscript"/>
                        </w:rPr>
                        <w:t xml:space="preserve"> </w:t>
                      </w: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p>
                    <w:p w14:paraId="25B72511" w14:textId="77777777" w:rsidR="00AB1985" w:rsidRDefault="00AB1985" w:rsidP="00AB1985"/>
                    <w:p w14:paraId="7E15CE2B" w14:textId="77777777" w:rsidR="00AB1985" w:rsidRDefault="00AB1985" w:rsidP="00AB1985"/>
                    <w:p w14:paraId="25935563"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r,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right prong force profile.</w:t>
                      </w:r>
                    </w:p>
                    <w:p w14:paraId="203F83EB" w14:textId="77777777" w:rsidR="00AB1985" w:rsidRPr="00EC475F" w:rsidRDefault="00AB1985" w:rsidP="00AB1985">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 xml:space="preserve">l, </w:t>
                      </w:r>
                      <w:proofErr w:type="spellStart"/>
                      <w:r w:rsidRPr="00BE3BF1">
                        <w:rPr>
                          <w:rFonts w:ascii="Calibri Light" w:eastAsia="GulimChe" w:hAnsi="Calibri Light" w:cs="Calibri Light"/>
                          <w:sz w:val="20"/>
                          <w:szCs w:val="20"/>
                          <w:vertAlign w:val="subscript"/>
                        </w:rPr>
                        <w:t>idx</w:t>
                      </w:r>
                      <w:proofErr w:type="spellEnd"/>
                      <w:r w:rsidRPr="00BE3BF1">
                        <w:rPr>
                          <w:rFonts w:ascii="Calibri Light" w:eastAsia="GulimChe" w:hAnsi="Calibri Light" w:cs="Calibri Light"/>
                          <w:sz w:val="20"/>
                          <w:szCs w:val="20"/>
                        </w:rPr>
                        <w: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 of the left prong force profile.</w:t>
                      </w:r>
                    </w:p>
                    <w:p w14:paraId="3FB496C1"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F</w:t>
                      </w:r>
                      <w:r w:rsidRPr="00BE3BF1">
                        <w:rPr>
                          <w:rFonts w:ascii="Calibri Light" w:eastAsia="GulimChe" w:hAnsi="Calibri Light" w:cs="Calibri Light"/>
                          <w:sz w:val="20"/>
                          <w:szCs w:val="20"/>
                          <w:vertAlign w:val="subscript"/>
                        </w:rPr>
                        <w:t>s</w:t>
                      </w:r>
                      <w:r w:rsidRPr="00BE3BF1">
                        <w:rPr>
                          <w:rFonts w:ascii="Calibri Light" w:eastAsia="GulimChe" w:hAnsi="Calibri Light" w:cs="Calibri Light"/>
                          <w:sz w:val="20"/>
                          <w:szCs w:val="20"/>
                        </w:rPr>
                        <w:t>: SmartForceps force profile time-series.</w:t>
                      </w:r>
                    </w:p>
                    <w:p w14:paraId="0E082F6D"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MA</w:t>
                      </w:r>
                      <w:r w:rsidRPr="00BE3BF1">
                        <w:rPr>
                          <w:rFonts w:ascii="Calibri Light" w:eastAsia="GulimChe" w:hAnsi="Calibri Light" w:cs="Calibri Light"/>
                          <w:sz w:val="20"/>
                          <w:szCs w:val="20"/>
                          <w:vertAlign w:val="subscript"/>
                        </w:rPr>
                        <w:t xml:space="preserve">idx </w:t>
                      </w:r>
                      <w:r w:rsidRPr="00BE3BF1">
                        <w:rPr>
                          <w:rFonts w:ascii="Calibri Light" w:eastAsia="GulimChe" w:hAnsi="Calibri Light" w:cs="Calibri Light"/>
                          <w:sz w:val="20"/>
                          <w:szCs w:val="20"/>
                        </w:rPr>
                        <w:t>(</w:t>
                      </w:r>
                      <w:r w:rsidRPr="00BE3BF1">
                        <w:rPr>
                          <w:rFonts w:ascii="Calibri Light" w:eastAsia="GulimChe" w:hAnsi="Calibri Light" w:cs="Calibri Light"/>
                          <w:i/>
                          <w:iCs/>
                          <w:sz w:val="20"/>
                          <w:szCs w:val="20"/>
                        </w:rPr>
                        <w:t>X</w:t>
                      </w:r>
                      <w:r w:rsidRPr="00BE3BF1">
                        <w:rPr>
                          <w:rFonts w:ascii="Calibri Light" w:eastAsia="GulimChe" w:hAnsi="Calibri Light" w:cs="Calibri Light"/>
                          <w:sz w:val="20"/>
                          <w:szCs w:val="20"/>
                        </w:rPr>
                        <w:t>, window=</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Moving average of time-series</w:t>
                      </w:r>
                      <w:r w:rsidRPr="00BE3BF1">
                        <w:rPr>
                          <w:rFonts w:ascii="Calibri Light" w:eastAsia="GulimChe" w:hAnsi="Calibri Light" w:cs="Calibri Light"/>
                          <w:i/>
                          <w:iCs/>
                          <w:sz w:val="20"/>
                          <w:szCs w:val="20"/>
                        </w:rPr>
                        <w:t xml:space="preserve"> X</w:t>
                      </w:r>
                      <w:r w:rsidRPr="00BE3BF1">
                        <w:rPr>
                          <w:rFonts w:ascii="Calibri Light" w:eastAsia="GulimChe" w:hAnsi="Calibri Light" w:cs="Calibri Light"/>
                          <w:sz w:val="20"/>
                          <w:szCs w:val="20"/>
                        </w:rPr>
                        <w:t xml:space="preserve"> with a window size of </w:t>
                      </w:r>
                      <w:r w:rsidRPr="00BE3BF1">
                        <w:rPr>
                          <w:rFonts w:ascii="Calibri Light" w:eastAsia="GulimChe" w:hAnsi="Calibri Light" w:cs="Calibri Light"/>
                          <w:i/>
                          <w:iCs/>
                          <w:sz w:val="20"/>
                          <w:szCs w:val="20"/>
                        </w:rPr>
                        <w:t>w</w:t>
                      </w:r>
                      <w:r w:rsidRPr="00BE3BF1">
                        <w:rPr>
                          <w:rFonts w:ascii="Calibri Light" w:eastAsia="GulimChe" w:hAnsi="Calibri Light" w:cs="Calibri Light"/>
                          <w:sz w:val="20"/>
                          <w:szCs w:val="20"/>
                        </w:rPr>
                        <w:t xml:space="preserve">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B101CBF" w14:textId="77777777" w:rsidR="00AB1985" w:rsidRPr="00BE3BF1" w:rsidRDefault="00AB1985" w:rsidP="00AB1985">
                      <w:pPr>
                        <w:rPr>
                          <w:rFonts w:ascii="Calibri Light" w:eastAsia="GulimChe" w:hAnsi="Calibri Light" w:cs="Calibri Light"/>
                          <w:sz w:val="20"/>
                          <w:szCs w:val="20"/>
                        </w:rPr>
                      </w:pPr>
                      <w:r w:rsidRPr="00BE3BF1">
                        <w:rPr>
                          <w:rFonts w:ascii="Calibri Light" w:eastAsia="GulimChe" w:hAnsi="Calibri Light" w:cs="Calibri Light"/>
                          <w:sz w:val="20"/>
                          <w:szCs w:val="20"/>
                        </w:rPr>
                        <w:t>init_seg_id</w:t>
                      </w:r>
                      <w:r w:rsidRPr="00BE3BF1">
                        <w:rPr>
                          <w:rFonts w:ascii="Calibri Light" w:eastAsia="GulimChe" w:hAnsi="Calibri Light" w:cs="Calibri Light"/>
                          <w:sz w:val="20"/>
                          <w:szCs w:val="20"/>
                          <w:vertAlign w:val="subscript"/>
                        </w:rPr>
                        <w:t>idx</w:t>
                      </w:r>
                      <w:r w:rsidRPr="00BE3BF1">
                        <w:rPr>
                          <w:rFonts w:ascii="Calibri Light" w:eastAsia="GulimChe" w:hAnsi="Calibri Light" w:cs="Calibri Light"/>
                          <w:sz w:val="20"/>
                          <w:szCs w:val="20"/>
                        </w:rPr>
                        <w:t>: Initial segmentation ID (i.e., 0: OFF, 1: ON) at idx</w:t>
                      </w:r>
                      <w:r w:rsidRPr="00BE3BF1">
                        <w:rPr>
                          <w:rFonts w:ascii="Calibri Light" w:eastAsia="GulimChe" w:hAnsi="Calibri Light" w:cs="Calibri Light"/>
                          <w:sz w:val="20"/>
                          <w:szCs w:val="20"/>
                          <w:vertAlign w:val="superscript"/>
                        </w:rPr>
                        <w:t>th</w:t>
                      </w:r>
                      <w:r w:rsidRPr="00BE3BF1">
                        <w:rPr>
                          <w:rFonts w:ascii="Calibri Light" w:eastAsia="GulimChe" w:hAnsi="Calibri Light" w:cs="Calibri Light"/>
                          <w:sz w:val="20"/>
                          <w:szCs w:val="20"/>
                        </w:rPr>
                        <w:t xml:space="preserve"> data point.</w:t>
                      </w:r>
                    </w:p>
                    <w:p w14:paraId="642BB569" w14:textId="77777777" w:rsidR="00AB1985" w:rsidRDefault="00AB1985" w:rsidP="00AB1985"/>
                  </w:txbxContent>
                </v:textbox>
              </v:shape>
            </w:pict>
          </mc:Fallback>
        </mc:AlternateContent>
      </w:r>
    </w:p>
    <w:p w14:paraId="46B850B2" w14:textId="77777777" w:rsidR="00AB1985" w:rsidRPr="00BE3BF1" w:rsidRDefault="00AB1985" w:rsidP="00AB1985">
      <w:pPr>
        <w:tabs>
          <w:tab w:val="left" w:pos="470"/>
        </w:tabs>
        <w:rPr>
          <w:b/>
          <w:bCs/>
        </w:rPr>
      </w:pPr>
    </w:p>
    <w:p w14:paraId="27FCA2A5" w14:textId="77777777" w:rsidR="00AB1985" w:rsidRPr="00BE3BF1" w:rsidRDefault="00AB1985" w:rsidP="00AB1985">
      <w:pPr>
        <w:tabs>
          <w:tab w:val="left" w:pos="470"/>
        </w:tabs>
        <w:rPr>
          <w:b/>
          <w:bCs/>
        </w:rPr>
      </w:pPr>
    </w:p>
    <w:p w14:paraId="21F85B0D" w14:textId="77777777" w:rsidR="00AB1985" w:rsidRPr="00BE3BF1" w:rsidRDefault="00AB1985" w:rsidP="00AB1985">
      <w:pPr>
        <w:tabs>
          <w:tab w:val="left" w:pos="470"/>
        </w:tabs>
        <w:rPr>
          <w:b/>
          <w:bCs/>
        </w:rPr>
      </w:pPr>
    </w:p>
    <w:p w14:paraId="4FC9C3A9" w14:textId="77777777" w:rsidR="00AB1985" w:rsidRPr="00BE3BF1" w:rsidRDefault="00AB1985" w:rsidP="00AB1985">
      <w:pPr>
        <w:tabs>
          <w:tab w:val="left" w:pos="470"/>
        </w:tabs>
        <w:rPr>
          <w:b/>
          <w:bCs/>
        </w:rPr>
      </w:pPr>
    </w:p>
    <w:p w14:paraId="0A63FE3E" w14:textId="77777777" w:rsidR="00AB1985" w:rsidRPr="00BE3BF1" w:rsidRDefault="00AB1985" w:rsidP="00AB1985">
      <w:pPr>
        <w:tabs>
          <w:tab w:val="left" w:pos="470"/>
        </w:tabs>
        <w:rPr>
          <w:b/>
          <w:bCs/>
        </w:rPr>
      </w:pPr>
    </w:p>
    <w:p w14:paraId="391D4DD1" w14:textId="77777777" w:rsidR="00AB1985" w:rsidRPr="00BE3BF1" w:rsidRDefault="00AB1985" w:rsidP="00AB1985">
      <w:pPr>
        <w:tabs>
          <w:tab w:val="left" w:pos="470"/>
        </w:tabs>
        <w:rPr>
          <w:b/>
          <w:bCs/>
        </w:rPr>
      </w:pPr>
    </w:p>
    <w:p w14:paraId="343F14BB" w14:textId="77777777" w:rsidR="00AB1985" w:rsidRPr="00BE3BF1" w:rsidRDefault="00AB1985" w:rsidP="00AB1985">
      <w:pPr>
        <w:tabs>
          <w:tab w:val="left" w:pos="470"/>
        </w:tabs>
        <w:rPr>
          <w:b/>
          <w:bCs/>
        </w:rPr>
      </w:pPr>
    </w:p>
    <w:p w14:paraId="730B208C" w14:textId="77777777" w:rsidR="00AB1985" w:rsidRPr="00BE3BF1" w:rsidRDefault="00AB1985" w:rsidP="00AB1985">
      <w:pPr>
        <w:tabs>
          <w:tab w:val="left" w:pos="470"/>
        </w:tabs>
        <w:rPr>
          <w:b/>
          <w:bCs/>
        </w:rPr>
      </w:pPr>
    </w:p>
    <w:p w14:paraId="0CEC9A2A" w14:textId="77777777" w:rsidR="00AB1985" w:rsidRPr="00BE3BF1" w:rsidRDefault="00AB1985" w:rsidP="00AB1985">
      <w:pPr>
        <w:tabs>
          <w:tab w:val="left" w:pos="470"/>
        </w:tabs>
        <w:rPr>
          <w:b/>
          <w:bCs/>
        </w:rPr>
      </w:pPr>
    </w:p>
    <w:p w14:paraId="6BE3081C" w14:textId="77777777" w:rsidR="00AB1985" w:rsidRPr="00BE3BF1" w:rsidRDefault="00AB1985" w:rsidP="00AB1985">
      <w:pPr>
        <w:tabs>
          <w:tab w:val="left" w:pos="470"/>
        </w:tabs>
        <w:rPr>
          <w:b/>
          <w:bCs/>
        </w:rPr>
      </w:pPr>
    </w:p>
    <w:p w14:paraId="7FBB059E" w14:textId="77777777" w:rsidR="00AB1985" w:rsidRPr="00BE3BF1" w:rsidRDefault="00AB1985" w:rsidP="00AB1985">
      <w:pPr>
        <w:tabs>
          <w:tab w:val="left" w:pos="470"/>
        </w:tabs>
        <w:rPr>
          <w:b/>
          <w:bCs/>
        </w:rPr>
      </w:pPr>
    </w:p>
    <w:p w14:paraId="44D36A85" w14:textId="77777777" w:rsidR="00AB1985" w:rsidRPr="00BE3BF1" w:rsidRDefault="00AB1985" w:rsidP="00AB1985">
      <w:pPr>
        <w:tabs>
          <w:tab w:val="left" w:pos="470"/>
        </w:tabs>
        <w:rPr>
          <w:b/>
          <w:bCs/>
        </w:rPr>
      </w:pPr>
    </w:p>
    <w:p w14:paraId="0D3BCA15" w14:textId="699AB5CA" w:rsidR="00D90F2B" w:rsidRDefault="00AB1985" w:rsidP="00BE216C">
      <w:pPr>
        <w:tabs>
          <w:tab w:val="left" w:pos="470"/>
        </w:tabs>
        <w:rPr>
          <w:color w:val="000000"/>
        </w:rPr>
      </w:pPr>
      <w:r w:rsidRPr="00BE3BF1">
        <w:rPr>
          <w:b/>
          <w:bCs/>
        </w:rPr>
        <w:t xml:space="preserve">Fig. </w:t>
      </w:r>
      <w:r>
        <w:rPr>
          <w:b/>
          <w:bCs/>
        </w:rPr>
        <w:t>S1</w:t>
      </w:r>
      <w:r w:rsidRPr="00BE3BF1">
        <w:rPr>
          <w:b/>
          <w:bCs/>
        </w:rPr>
        <w:t xml:space="preserve"> | Pseudo code for rule-based data point filtering to balance </w:t>
      </w:r>
      <w:r w:rsidRPr="00BE3BF1">
        <w:rPr>
          <w:b/>
          <w:bCs/>
          <w:i/>
          <w:iCs/>
        </w:rPr>
        <w:t>ON</w:t>
      </w:r>
      <w:r w:rsidRPr="00BE3BF1">
        <w:rPr>
          <w:b/>
          <w:bCs/>
        </w:rPr>
        <w:t xml:space="preserve"> and </w:t>
      </w:r>
      <w:r w:rsidRPr="00BE3BF1">
        <w:rPr>
          <w:b/>
          <w:bCs/>
          <w:i/>
          <w:iCs/>
        </w:rPr>
        <w:t>OFF</w:t>
      </w:r>
      <w:r w:rsidRPr="00BE3BF1">
        <w:rPr>
          <w:b/>
          <w:bCs/>
        </w:rPr>
        <w:t xml:space="preserve"> data samples. </w:t>
      </w:r>
      <w:r w:rsidRPr="00BE3BF1">
        <w:t xml:space="preserve">A </w:t>
      </w:r>
      <w:r w:rsidRPr="00BE3BF1">
        <w:rPr>
          <w:color w:val="000000"/>
        </w:rPr>
        <w:t xml:space="preserve">rule-based algorithm was </w:t>
      </w:r>
      <w:r w:rsidRPr="00BE3BF1">
        <w:t xml:space="preserve">designed to </w:t>
      </w:r>
      <w:r w:rsidRPr="00BE3BF1">
        <w:rPr>
          <w:color w:val="000000"/>
        </w:rPr>
        <w:t>remove the excessive inactive time points when the rolling average with a window of 5 for the left and right prong forces were less than or equal to 0.3 (N). Data points with overlapping 0 (</w:t>
      </w:r>
      <w:r w:rsidRPr="00BE3BF1">
        <w:rPr>
          <w:i/>
          <w:iCs/>
          <w:color w:val="000000"/>
        </w:rPr>
        <w:t>OFF</w:t>
      </w:r>
      <w:r w:rsidRPr="00BE3BF1">
        <w:rPr>
          <w:color w:val="000000"/>
        </w:rPr>
        <w:t>) labels in both rule-based and manually labelled indices were removed.</w:t>
      </w:r>
    </w:p>
    <w:p w14:paraId="09024223" w14:textId="36AFFB54" w:rsidR="00D90F2B" w:rsidRDefault="00D90F2B" w:rsidP="00AB1985">
      <w:pPr>
        <w:tabs>
          <w:tab w:val="left" w:pos="470"/>
        </w:tabs>
        <w:rPr>
          <w:color w:val="000000"/>
        </w:rPr>
      </w:pPr>
    </w:p>
    <w:p w14:paraId="5873BA42" w14:textId="77777777" w:rsidR="00D90F2B" w:rsidRPr="00BE3BF1" w:rsidRDefault="00D90F2B" w:rsidP="00D90F2B">
      <w:pPr>
        <w:contextualSpacing/>
        <w:rPr>
          <w:b/>
          <w:bCs/>
          <w:i/>
          <w:iCs/>
          <w:color w:val="000000"/>
          <w:sz w:val="26"/>
          <w:szCs w:val="26"/>
        </w:rPr>
      </w:pPr>
      <w:r w:rsidRPr="00BE3BF1">
        <w:rPr>
          <w:b/>
          <w:bCs/>
          <w:i/>
          <w:iCs/>
          <w:color w:val="000000"/>
          <w:sz w:val="26"/>
          <w:szCs w:val="26"/>
        </w:rPr>
        <w:t>Model Characteristics</w:t>
      </w:r>
    </w:p>
    <w:p w14:paraId="6ABD6984" w14:textId="77777777" w:rsidR="00D90F2B" w:rsidRPr="00BE3BF1" w:rsidRDefault="00D90F2B" w:rsidP="00D90F2B">
      <w:pPr>
        <w:rPr>
          <w:b/>
          <w:bCs/>
          <w:i/>
          <w:iCs/>
          <w:color w:val="000000"/>
        </w:rPr>
      </w:pPr>
    </w:p>
    <w:p w14:paraId="52BD883B" w14:textId="7ED1A95B" w:rsidR="00D90F2B" w:rsidRDefault="00D90F2B" w:rsidP="007D09AE">
      <w:pPr>
        <w:rPr>
          <w:color w:val="000000"/>
        </w:rPr>
      </w:pPr>
      <w:r w:rsidRPr="00BE3BF1">
        <w:rPr>
          <w:color w:val="000000"/>
        </w:rPr>
        <w:t>A custom-designed U-Net (T-U-Net: Time-series-U-Net) model was implemented that consisted of a convolutional encoder and decoder structure to capture the properties and reconstruct the force profile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27F66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84.6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7BA&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D447BA&quot; wsp:rsidP=&quot;00D447BA&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in&lt;/m:t&gt;&lt;/m:r&gt;&lt;/m:sub&gt;&lt;/m:sSub&gt;&lt;m:r&gt;&lt;w:rPr&gt;&lt;w:rFonts w:ascii=&quot;Cambria Math&quot; w:h-ansi=&quot;Cambria Math&quot; w:cs=&quot;Times New Roman&quot;/&gt;&lt;wx:font wx:val=&quot;Cambria Math&quot;/&gt;&lt;w:i/&gt;&lt;w:color w:val=&quot;000000&quot;/&gt;&lt;/w:rPr&gt;&lt;m:t&gt;‚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lt;/m:t&gt;&lt;/m:r&gt;&lt;m:sSub&gt;&lt;m:sSubPr&gt;&lt;m:ctrlPr&gt;&lt;w:rPr&gt;&lt;w:rFonts w:ascii=&quot;Cambria Math&quot; w:h-ansi=&quot;Cambria Math&quot; w:cs=&quot;Times New Roman&quot;/&gt;&lt;wx:font wx:val=&quot;Cambria Math&quot;/&gt;&lt;w:i/&gt;&lt;w:color w:val=&quot;000000&quot;/&gt;&lt;/w:rPr&gt;&lt;/m:ctrlPr&gt;&lt;/m:sSubPr&gt;&lt;m:e&gt;&lt;m:r&gt;&lt;w:rPr&gt;&lt;w:rFonts w:ascii=&quot;Cambria Math&quot; w:h-ansi=&quot;Cambria Math&quot; w:cs=&quot;Times New Roman&quot;/&gt;&lt;wx:font wx:val=&quot;Cambria Math&quot;/&gt;&lt;w:i/&gt;&lt;w:color w:val=&quot;000000&quot;/&gt;&lt;/w:rPr&gt;&lt;m:t&gt;S&lt;/m:t&gt;&lt;/m:r&gt;&lt;/m:e&gt;&lt;m:sub&gt;&lt;m:r&gt;&lt;w:rPr&gt;&lt;w:rFonts w:ascii=&quot;Cambria Math&quot; w:h-ansi=&quot;Cambria Math&quot; w:cs=&quot;Times New Roman&quot;/&gt;&lt;wx:font wx:val=&quot;Cambria Math&quot;/&gt;&lt;w:i/&gt;&lt;w:color w:val=&quot;000000&quot;/&gt;&lt;/w:rPr&gt;&lt;m:t&gt;0&lt;/m:t&gt;&lt;/m:r&gt;&lt;/m:sub&gt;&lt;/m:sSub&gt;&lt;m:r&gt;&lt;w:rPr&gt;&lt;w:rFonts w:ascii=&quot;Cambria Math&quot; w:h-ansi=&quot;Cambria Math&quot; w:cs=&quot;Times New Roman&quot;/&gt;&lt;wx:font wx:val=&quot;Cambria Math&quot;/&gt;&lt;w:i/&gt;&lt;w:color w:val=&quot;000000&quot;/&gt;&lt;/w:rPr&gt;&lt;m:t&gt; √ó i √ó C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3EFA1695">
          <v:shape id="_x0000_i1045" type="#_x0000_t75" alt="" style="width:84.6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7BA&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D447BA&quot; wsp:rsidP=&quot;00D447BA&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in&lt;/m:t&gt;&lt;/m:r&gt;&lt;/m:sub&gt;&lt;/m:sSub&gt;&lt;m:r&gt;&lt;w:rPr&gt;&lt;w:rFonts w:ascii=&quot;Cambria Math&quot; w:h-ansi=&quot;Cambria Math&quot; w:cs=&quot;Times New Roman&quot;/&gt;&lt;wx:font wx:val=&quot;Cambria Math&quot;/&gt;&lt;w:i/&gt;&lt;w:color w:val=&quot;000000&quot;/&gt;&lt;/w:rPr&gt;&lt;m:t&gt;‚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lt;/m:t&gt;&lt;/m:r&gt;&lt;m:sSub&gt;&lt;m:sSubPr&gt;&lt;m:ctrlPr&gt;&lt;w:rPr&gt;&lt;w:rFonts w:ascii=&quot;Cambria Math&quot; w:h-ansi=&quot;Cambria Math&quot; w:cs=&quot;Times New Roman&quot;/&gt;&lt;wx:font wx:val=&quot;Cambria Math&quot;/&gt;&lt;w:i/&gt;&lt;w:color w:val=&quot;000000&quot;/&gt;&lt;/w:rPr&gt;&lt;/m:ctrlPr&gt;&lt;/m:sSubPr&gt;&lt;m:e&gt;&lt;m:r&gt;&lt;w:rPr&gt;&lt;w:rFonts w:ascii=&quot;Cambria Math&quot; w:h-ansi=&quot;Cambria Math&quot; w:cs=&quot;Times New Roman&quot;/&gt;&lt;wx:font wx:val=&quot;Cambria Math&quot;/&gt;&lt;w:i/&gt;&lt;w:color w:val=&quot;000000&quot;/&gt;&lt;/w:rPr&gt;&lt;m:t&gt;S&lt;/m:t&gt;&lt;/m:r&gt;&lt;/m:e&gt;&lt;m:sub&gt;&lt;m:r&gt;&lt;w:rPr&gt;&lt;w:rFonts w:ascii=&quot;Cambria Math&quot; w:h-ansi=&quot;Cambria Math&quot; w:cs=&quot;Times New Roman&quot;/&gt;&lt;wx:font wx:val=&quot;Cambria Math&quot;/&gt;&lt;w:i/&gt;&lt;w:color w:val=&quot;000000&quot;/&gt;&lt;/w:rPr&gt;&lt;m:t&gt;0&lt;/m:t&gt;&lt;/m:r&gt;&lt;/m:sub&gt;&lt;/m:sSub&gt;&lt;m:r&gt;&lt;w:rPr&gt;&lt;w:rFonts w:ascii=&quot;Cambria Math&quot; w:h-ansi=&quot;Cambria Math&quot; w:cs=&quot;Times New Roman&quot;/&gt;&lt;wx:font wx:val=&quot;Cambria Math&quot;/&gt;&lt;w:i/&gt;&lt;w:color w:val=&quot;000000&quot;/&gt;&lt;/w:rPr&gt;&lt;m:t&gt; √ó i √ó C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5" o:title="" chromakey="white"/>
          </v:shape>
        </w:pict>
      </w:r>
      <w:r w:rsidRPr="0097338C">
        <w:rPr>
          <w:rFonts w:eastAsia="MS Mincho"/>
          <w:color w:val="000000"/>
        </w:rPr>
        <w:fldChar w:fldCharType="end"/>
      </w:r>
      <w:r w:rsidRPr="00BE3BF1">
        <w:rPr>
          <w:color w:val="000000"/>
        </w:rPr>
        <w:t xml:space="preserve">: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2CD38B31">
          <v:shape id="_x0000_i1044" type="#_x0000_t75" alt="" style="width:11.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A7B8A&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CA7B8A&quot; wsp:rsidP=&quot;00CA7B8A&quot;&gt;&lt;m:oMathPara&gt;&lt;m:oMath&gt;&lt;m:sSub&gt;&lt;m:sSubPr&gt;&lt;m:ctrlPr&gt;&lt;w:rPr&gt;&lt;w:rFonts w:ascii=&quot;Cambria Math&quot; w:h-ansi=&quot;Cambria Math&quot; w:cs=&quot;Times New Roman&quot;/&gt;&lt;wx:font wx:val=&quot;Cambria Math&quot;/&gt;&lt;w:i/&gt;&lt;w:color w:val=&quot;000000&quot;/&gt;&lt;/w:rPr&gt;&lt;/m:ctrlPr&gt;&lt;/m:sSubPr&gt;&lt;m:e&gt;&lt;m:r&gt;&lt;w:rPr&gt;&lt;w:rFonts w:ascii=&quot;Cambria Math&quot; w:h-ansi=&quot;Cambria Math&quot; w:cs=&quot;Times New Roman&quot;/&gt;&lt;wx:font wx:val=&quot;Cambria Math&quot;/&gt;&lt;w:i/&gt;&lt;w:color w:val=&quot;000000&quot;/&gt;&lt;/w:rPr&gt;&lt;m:t&gt;S&lt;/m:t&gt;&lt;/m:r&gt;&lt;/m:e&gt;&lt;m:sub&gt;&lt;m:r&gt;&lt;w:rPr&gt;&lt;w:rFonts w:ascii=&quot;Cambria Math&quot; w:h-ansi=&quot;Cambria Math&quot; w:cs=&quot;Times New Roman&quot;/&gt;&lt;wx:font wx:val=&quot;Cambria Math&quot;/&gt;&lt;w:i/&gt;&lt;w:color w:val=&quot;000000&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03590DB2">
          <v:shape id="_x0000_i1043" type="#_x0000_t75" alt="" style="width:11.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A7B8A&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CA7B8A&quot; wsp:rsidP=&quot;00CA7B8A&quot;&gt;&lt;m:oMathPara&gt;&lt;m:oMath&gt;&lt;m:sSub&gt;&lt;m:sSubPr&gt;&lt;m:ctrlPr&gt;&lt;w:rPr&gt;&lt;w:rFonts w:ascii=&quot;Cambria Math&quot; w:h-ansi=&quot;Cambria Math&quot; w:cs=&quot;Times New Roman&quot;/&gt;&lt;wx:font wx:val=&quot;Cambria Math&quot;/&gt;&lt;w:i/&gt;&lt;w:color w:val=&quot;000000&quot;/&gt;&lt;/w:rPr&gt;&lt;/m:ctrlPr&gt;&lt;/m:sSubPr&gt;&lt;m:e&gt;&lt;m:r&gt;&lt;w:rPr&gt;&lt;w:rFonts w:ascii=&quot;Cambria Math&quot; w:h-ansi=&quot;Cambria Math&quot; w:cs=&quot;Times New Roman&quot;/&gt;&lt;wx:font wx:val=&quot;Cambria Math&quot;/&gt;&lt;w:i/&gt;&lt;w:color w:val=&quot;000000&quot;/&gt;&lt;/w:rPr&gt;&lt;m:t&gt;S&lt;/m:t&gt;&lt;/m:r&gt;&lt;/m:e&gt;&lt;m:sub&gt;&lt;m:r&gt;&lt;w:rPr&gt;&lt;w:rFonts w:ascii=&quot;Cambria Math&quot; w:h-ansi=&quot;Cambria Math&quot; w:cs=&quot;Times New Roman&quot;/&gt;&lt;wx:font wx:val=&quot;Cambria Math&quot;/&gt;&lt;w:i/&gt;&lt;w:color w:val=&quot;000000&quot;/&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6" o:title="" chromakey="white"/>
          </v:shape>
        </w:pict>
      </w:r>
      <w:r w:rsidRPr="0097338C">
        <w:rPr>
          <w:rFonts w:eastAsia="MS Mincho"/>
          <w:color w:val="000000"/>
        </w:rPr>
        <w:fldChar w:fldCharType="end"/>
      </w:r>
      <w:r w:rsidRPr="00BE3BF1">
        <w:rPr>
          <w:color w:val="000000"/>
        </w:rPr>
        <w:t xml:space="preserve"> fixed-length segment interval each containing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64D0987A">
          <v:shape id="_x0000_i1042" type="#_x0000_t75" alt="" style="width: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5AD&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315AD&quot; wsp:rsidP=&quot;006315AD&quot;&gt;&lt;m:oMathPara&gt;&lt;m:oMath&gt;&lt;m:r&gt;&lt;w:rPr&gt;&lt;w:rFonts w:ascii=&quot;Cambria Math&quot; w:h-ansi=&quot;Cambria Math&quot; w:cs=&quot;Times New Roman&quot;/&gt;&lt;wx:font wx:val=&quot;Cambria Math&quot;/&gt;&lt;w:i/&gt;&lt;w:color w:val=&quot;000000&quot;/&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2A138784">
          <v:shape id="_x0000_i1041" type="#_x0000_t75" alt="" style="width:3.6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5AD&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315AD&quot; wsp:rsidP=&quot;006315AD&quot;&gt;&lt;m:oMathPara&gt;&lt;m:oMath&gt;&lt;m:r&gt;&lt;w:rPr&gt;&lt;w:rFonts w:ascii=&quot;Cambria Math&quot; w:h-ansi=&quot;Cambria Math&quot; w:cs=&quot;Times New Roman&quot;/&gt;&lt;wx:font wx:val=&quot;Cambria Math&quot;/&gt;&lt;w:i/&gt;&lt;w:color w:val=&quot;000000&quot;/&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7" o:title="" chromakey="white"/>
          </v:shape>
        </w:pict>
      </w:r>
      <w:r w:rsidRPr="0097338C">
        <w:rPr>
          <w:rFonts w:eastAsia="MS Mincho"/>
          <w:color w:val="000000"/>
        </w:rPr>
        <w:fldChar w:fldCharType="end"/>
      </w:r>
      <w:r w:rsidRPr="00BE3BF1">
        <w:rPr>
          <w:color w:val="000000"/>
        </w:rPr>
        <w:t xml:space="preserve"> data points through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7AA99C64">
          <v:shape id="_x0000_i1040" type="#_x0000_t75" alt="" style="width:29.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37FFD&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037FFD&quot; wsp:rsidP=&quot;00037FFD&quot;&gt;&lt;m:oMathPara&gt;&lt;m:oMath&gt;&lt;m:r&gt;&lt;w:rPr&gt;&lt;w:rFonts w:ascii=&quot;Cambria Math&quot; w:h-ansi=&quot;Cambria Math&quot; w:cs=&quot;Times New Roman&quot;/&gt;&lt;wx:font wx:val=&quot;Cambria Math&quot;/&gt;&lt;w:i/&gt;&lt;w:color w:val=&quot;000000&quot;/&gt;&lt;/w:rPr&gt;&lt;m:t&gt;C=2&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03EEFF0E">
          <v:shape id="_x0000_i1039" type="#_x0000_t75" alt="" style="width:29.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37FFD&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037FFD&quot; wsp:rsidP=&quot;00037FFD&quot;&gt;&lt;m:oMathPara&gt;&lt;m:oMath&gt;&lt;m:r&gt;&lt;w:rPr&gt;&lt;w:rFonts w:ascii=&quot;Cambria Math&quot; w:h-ansi=&quot;Cambria Math&quot; w:cs=&quot;Times New Roman&quot;/&gt;&lt;wx:font wx:val=&quot;Cambria Math&quot;/&gt;&lt;w:i/&gt;&lt;w:color w:val=&quot;000000&quot;/&gt;&lt;/w:rPr&gt;&lt;m:t&gt;C=2&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97338C">
        <w:rPr>
          <w:rFonts w:eastAsia="MS Mincho"/>
          <w:color w:val="000000"/>
        </w:rPr>
        <w:fldChar w:fldCharType="end"/>
      </w:r>
      <w:r w:rsidRPr="00BE3BF1">
        <w:rPr>
          <w:color w:val="000000"/>
        </w:rPr>
        <w:t xml:space="preserve"> channels for left and right prong) through a deep stack of feature maps. A mean-pooling-based classifier follows this on point-wise confidence scores for interval-wise time-series segmentation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8"/>
        </w:rPr>
        <w:pict w14:anchorId="6C51D1DE">
          <v:shape id="_x0000_i1038" type="#_x0000_t75" alt="" style="width:75.6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3CC1&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3B3CC1&quot; wsp:rsidP=&quot;003B3CC1&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lt;/m:t&gt;&lt;/m:r&gt;&lt;/m:sub&gt;&lt;/m:sSub&gt;&lt;m:r&gt;&lt;w:rPr&gt;&lt;w:rFonts w:ascii=&quot;Cambria Math&quot; w:h-ansi=&quot;Cambria Math&quot; w:cs=&quot;Times New Roman&quot;/&gt;&lt;wx:font wx:val=&quot;Cambria Math&quot;/&gt;&lt;w:i/&gt;&lt;w:color w:val=&quot;000000&quot;/&gt;&lt;/w:rPr&gt;&lt;m:t&gt;‚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K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8"/>
        </w:rPr>
        <w:pict w14:anchorId="3C143BA5">
          <v:shape id="_x0000_i1037" type="#_x0000_t75" alt="" style="width:75.6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3CC1&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3B3CC1&quot; wsp:rsidP=&quot;003B3CC1&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lt;/m:t&gt;&lt;/m:r&gt;&lt;/m:sub&gt;&lt;/m:sSub&gt;&lt;m:r&gt;&lt;w:rPr&gt;&lt;w:rFonts w:ascii=&quot;Cambria Math&quot; w:h-ansi=&quot;Cambria Math&quot; w:cs=&quot;Times New Roman&quot;/&gt;&lt;wx:font wx:val=&quot;Cambria Math&quot;/&gt;&lt;w:i/&gt;&lt;w:color w:val=&quot;000000&quot;/&gt;&lt;/w:rPr&gt;&lt;m:t&gt;‚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K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r w:rsidRPr="0097338C">
        <w:rPr>
          <w:rFonts w:eastAsia="MS Mincho"/>
          <w:color w:val="000000"/>
        </w:rPr>
        <w:fldChar w:fldCharType="end"/>
      </w:r>
      <w:r w:rsidRPr="00BE3BF1">
        <w:rPr>
          <w:color w:val="000000"/>
        </w:rPr>
        <w:t xml:space="preserve">: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295FC37F">
          <v:shape id="_x0000_i1036" type="#_x0000_t75" alt="" style="width:9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C5A&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90C5A&quot; wsp:rsidP=&quot;00A90C5A&quot;&gt;&lt;m:oMathPara&gt;&lt;m:oMath&gt;&lt;m:r&gt;&lt;w:rPr&gt;&lt;w:rFonts w:ascii=&quot;Cambria Math&quot; w:h-ansi=&quot;Cambria Math&quot; w:cs=&quot;Times New Roman&quot;/&gt;&lt;wx:font wx:val=&quot;Cambria Math&quot;/&gt;&lt;w:i/&gt;&lt;w:color w:val=&quot;000000&quot;/&gt;&lt;/w:rPr&gt;&lt;m:t&gt;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5CA1E882">
          <v:shape id="_x0000_i1035" type="#_x0000_t75" alt="" style="width:9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C5A&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90C5A&quot; wsp:rsidP=&quot;00A90C5A&quot;&gt;&lt;m:oMathPara&gt;&lt;m:oMath&gt;&lt;m:r&gt;&lt;w:rPr&gt;&lt;w:rFonts w:ascii=&quot;Cambria Math&quot; w:h-ansi=&quot;Cambria Math&quot; w:cs=&quot;Times New Roman&quot;/&gt;&lt;wx:font wx:val=&quot;Cambria Math&quot;/&gt;&lt;w:i/&gt;&lt;w:color w:val=&quot;000000&quot;/&gt;&lt;/w:rPr&gt;&lt;m:t&gt;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97338C">
        <w:rPr>
          <w:rFonts w:eastAsia="MS Mincho"/>
          <w:color w:val="000000"/>
        </w:rPr>
        <w:fldChar w:fldCharType="end"/>
      </w:r>
      <w:r w:rsidRPr="00BE3BF1">
        <w:rPr>
          <w:color w:val="000000"/>
        </w:rPr>
        <w:t xml:space="preserve">final segment intervals containing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218DBBEA">
          <v:shape id="_x0000_i1034" type="#_x0000_t75" alt="" style="width:24.3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37CB8&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37CB8&quot; wsp:rsidP=&quot;00A37CB8&quot;&gt;&lt;m:oMathPara&gt;&lt;m:oMath&gt;&lt;m:r&gt;&lt;w:rPr&gt;&lt;w:rFonts w:ascii=&quot;Cambria Math&quot; w:h-ansi=&quot;Cambria Math&quot; w:cs=&quot;Times New Roman&quot;/&gt;&lt;wx:font wx:val=&quot;Cambria Math&quot;/&gt;&lt;w:i/&gt;&lt;w:color w:val=&quot;000000&quot;/&gt;&lt;/w:rPr&gt;&lt;m:t&gt;K=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14C59841">
          <v:shape id="_x0000_i1033" type="#_x0000_t75" alt="" style="width:24.3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37CB8&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A37CB8&quot; wsp:rsidP=&quot;00A37CB8&quot;&gt;&lt;m:oMathPara&gt;&lt;m:oMath&gt;&lt;m:r&gt;&lt;w:rPr&gt;&lt;w:rFonts w:ascii=&quot;Cambria Math&quot; w:h-ansi=&quot;Cambria Math&quot; w:cs=&quot;Times New Roman&quot;/&gt;&lt;wx:font wx:val=&quot;Cambria Math&quot;/&gt;&lt;w:i/&gt;&lt;w:color w:val=&quot;000000&quot;/&gt;&lt;/w:rPr&gt;&lt;m:t&gt;K=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Pr="0097338C">
        <w:rPr>
          <w:rFonts w:eastAsia="MS Mincho"/>
          <w:color w:val="000000"/>
        </w:rPr>
        <w:fldChar w:fldCharType="end"/>
      </w:r>
      <w:r w:rsidRPr="00BE3BF1">
        <w:rPr>
          <w:color w:val="000000"/>
        </w:rPr>
        <w:t xml:space="preserve">2 segment classes, i.e., device ON/OFF). For the training parameters, we considered 50 epochs, </w:t>
      </w:r>
      <w:r w:rsidRPr="00BE3BF1">
        <w:rPr>
          <w:i/>
          <w:iCs/>
          <w:color w:val="000000"/>
        </w:rPr>
        <w:t xml:space="preserve">Adam </w:t>
      </w:r>
      <w:r w:rsidRPr="00BE3BF1">
        <w:rPr>
          <w:color w:val="000000"/>
        </w:rPr>
        <w:t xml:space="preserve">as </w:t>
      </w:r>
      <w:r w:rsidRPr="00BE3BF1">
        <w:rPr>
          <w:color w:val="000000"/>
        </w:rPr>
        <w:lastRenderedPageBreak/>
        <w:t xml:space="preserve">the optimizer, </w:t>
      </w:r>
      <w:r w:rsidRPr="00BE3BF1">
        <w:rPr>
          <w:i/>
          <w:iCs/>
          <w:color w:val="000000"/>
        </w:rPr>
        <w:t>Categorical Cross-Entropy</w:t>
      </w:r>
      <w:r w:rsidRPr="00BE3BF1">
        <w:rPr>
          <w:color w:val="000000"/>
        </w:rPr>
        <w:t xml:space="preserve"> as the loss function, and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xml:space="preserve"> as the evaluation metrics for a random 10% subset of training data as the validation data. Grid search was performed over the learning rate, i.e., within [0.0001-0.1], T-U-Net filter values, i.e., within [16-128], and batch size, i.e., within [32-128] for hyperparameter tuning. The compact visualization of the model architecture is provided in Fig. </w:t>
      </w:r>
      <w:r w:rsidR="005C049F">
        <w:rPr>
          <w:color w:val="000000"/>
        </w:rPr>
        <w:t>S</w:t>
      </w:r>
      <w:r>
        <w:rPr>
          <w:color w:val="000000"/>
        </w:rPr>
        <w:t>2</w:t>
      </w:r>
      <w:r w:rsidRPr="00BE3BF1">
        <w:rPr>
          <w:color w:val="000000"/>
        </w:rPr>
        <w:t xml:space="preserve">, and the expanded view of the model created by </w:t>
      </w:r>
      <w:hyperlink r:id="rId12" w:history="1">
        <w:r w:rsidRPr="00BE3BF1">
          <w:rPr>
            <w:rStyle w:val="Hyperlink"/>
          </w:rPr>
          <w:t>https://netron.app</w:t>
        </w:r>
      </w:hyperlink>
      <w:r w:rsidRPr="00BE3BF1">
        <w:rPr>
          <w:color w:val="000000"/>
        </w:rPr>
        <w:t xml:space="preserve"> is present in Fig. S</w:t>
      </w:r>
      <w:r w:rsidR="005C049F">
        <w:rPr>
          <w:color w:val="000000"/>
        </w:rPr>
        <w:t>3</w:t>
      </w:r>
      <w:r w:rsidRPr="00BE3BF1">
        <w:rPr>
          <w:color w:val="000000"/>
        </w:rPr>
        <w:t>.</w:t>
      </w:r>
    </w:p>
    <w:p w14:paraId="4C201EE4" w14:textId="77777777" w:rsidR="00D90F2B" w:rsidRPr="00BE3BF1" w:rsidRDefault="00D90F2B" w:rsidP="00D90F2B">
      <w:pPr>
        <w:rPr>
          <w:color w:val="000000"/>
        </w:rPr>
      </w:pPr>
    </w:p>
    <w:p w14:paraId="074DFA68" w14:textId="77777777" w:rsidR="00D90F2B" w:rsidRPr="00BE3BF1" w:rsidRDefault="00D90F2B" w:rsidP="00D90F2B">
      <w:pPr>
        <w:rPr>
          <w:color w:val="000000"/>
        </w:rPr>
      </w:pPr>
    </w:p>
    <w:p w14:paraId="558C18A2" w14:textId="77777777" w:rsidR="00D90F2B" w:rsidRPr="00BE3BF1" w:rsidRDefault="00D90F2B" w:rsidP="00D90F2B">
      <w:pPr>
        <w:pStyle w:val="CommentText"/>
        <w:jc w:val="center"/>
        <w:rPr>
          <w:rFonts w:ascii="Times New Roman" w:hAnsi="Times New Roman" w:cs="Times New Roman"/>
          <w:sz w:val="24"/>
          <w:szCs w:val="24"/>
        </w:rPr>
      </w:pPr>
      <w:r w:rsidRPr="00FA1FC5">
        <w:rPr>
          <w:rFonts w:ascii="Times New Roman" w:hAnsi="Times New Roman" w:cs="Times New Roman"/>
          <w:noProof/>
          <w:sz w:val="24"/>
          <w:szCs w:val="24"/>
        </w:rPr>
        <w:drawing>
          <wp:inline distT="0" distB="0" distL="0" distR="0" wp14:anchorId="603F9EAE" wp14:editId="03B76257">
            <wp:extent cx="5657850" cy="2834640"/>
            <wp:effectExtent l="0" t="0" r="0" b="0"/>
            <wp:docPr id="41" name="Picture 34"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descr="Diagram&#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7850" cy="2834640"/>
                    </a:xfrm>
                    <a:prstGeom prst="rect">
                      <a:avLst/>
                    </a:prstGeom>
                    <a:noFill/>
                    <a:ln>
                      <a:noFill/>
                    </a:ln>
                  </pic:spPr>
                </pic:pic>
              </a:graphicData>
            </a:graphic>
          </wp:inline>
        </w:drawing>
      </w:r>
    </w:p>
    <w:p w14:paraId="7A99E92C" w14:textId="77777777" w:rsidR="00D90F2B" w:rsidRPr="00BE3BF1" w:rsidRDefault="00D90F2B" w:rsidP="00D90F2B">
      <w:pPr>
        <w:rPr>
          <w:b/>
          <w:bCs/>
        </w:rPr>
      </w:pPr>
    </w:p>
    <w:p w14:paraId="7D933384" w14:textId="7AA81BF7" w:rsidR="00D90F2B" w:rsidRPr="00BE3BF1" w:rsidRDefault="00D90F2B" w:rsidP="00D90F2B">
      <w:pPr>
        <w:rPr>
          <w:b/>
          <w:bCs/>
        </w:rPr>
      </w:pPr>
      <w:r w:rsidRPr="00BE3BF1">
        <w:rPr>
          <w:b/>
          <w:bCs/>
        </w:rPr>
        <w:t xml:space="preserve">Fig. </w:t>
      </w:r>
      <w:r w:rsidR="0068508F">
        <w:rPr>
          <w:b/>
          <w:bCs/>
        </w:rPr>
        <w:t>S</w:t>
      </w:r>
      <w:r>
        <w:rPr>
          <w:b/>
          <w:bCs/>
        </w:rPr>
        <w:t>2</w:t>
      </w:r>
      <w:r w:rsidRPr="00BE3BF1">
        <w:rPr>
          <w:b/>
          <w:bCs/>
        </w:rPr>
        <w:t xml:space="preserve"> | Compact visualization of T-U-Net model architecture used for segmentation of force signals. </w:t>
      </w:r>
      <w:r w:rsidRPr="00BE3BF1">
        <w:t xml:space="preserve">The network is comprised of different </w:t>
      </w:r>
      <w:r w:rsidRPr="00BE3BF1">
        <w:rPr>
          <w:i/>
          <w:iCs/>
        </w:rPr>
        <w:t>convolutional</w:t>
      </w:r>
      <w:r w:rsidRPr="00BE3BF1">
        <w:t xml:space="preserve"> </w:t>
      </w:r>
      <w:r w:rsidRPr="00BE3BF1">
        <w:rPr>
          <w:i/>
          <w:iCs/>
        </w:rPr>
        <w:t>encoder</w:t>
      </w:r>
      <w:r w:rsidRPr="00BE3BF1">
        <w:t xml:space="preserve"> and </w:t>
      </w:r>
      <w:r w:rsidRPr="00BE3BF1">
        <w:rPr>
          <w:i/>
          <w:iCs/>
        </w:rPr>
        <w:t>decoder</w:t>
      </w:r>
      <w:r w:rsidRPr="00BE3BF1">
        <w:t xml:space="preserve"> operations with residual connection bypath and intermittent operations, e.g., </w:t>
      </w:r>
      <w:r w:rsidRPr="00BE3BF1">
        <w:rPr>
          <w:i/>
          <w:iCs/>
        </w:rPr>
        <w:t>batch normalization</w:t>
      </w:r>
      <w:r w:rsidRPr="00BE3BF1">
        <w:t xml:space="preserve">, </w:t>
      </w:r>
      <w:r w:rsidRPr="00BE3BF1">
        <w:rPr>
          <w:i/>
          <w:iCs/>
        </w:rPr>
        <w:t>activation</w:t>
      </w:r>
      <w:r w:rsidRPr="00BE3BF1">
        <w:t xml:space="preserve">, </w:t>
      </w:r>
      <w:r w:rsidRPr="00BE3BF1">
        <w:rPr>
          <w:i/>
          <w:iCs/>
        </w:rPr>
        <w:t>max pooling</w:t>
      </w:r>
      <w:r w:rsidRPr="00BE3BF1">
        <w:t xml:space="preserve">, </w:t>
      </w:r>
      <w:r w:rsidRPr="00BE3BF1">
        <w:rPr>
          <w:i/>
          <w:iCs/>
        </w:rPr>
        <w:t>up sampling</w:t>
      </w:r>
      <w:r w:rsidRPr="00BE3BF1">
        <w:t xml:space="preserve"> and </w:t>
      </w:r>
      <w:r w:rsidRPr="00BE3BF1">
        <w:rPr>
          <w:i/>
          <w:iCs/>
        </w:rPr>
        <w:t>concatenation layers</w:t>
      </w:r>
      <w:r w:rsidRPr="00BE3BF1">
        <w:t xml:space="preserve">, and a final segment classifier with </w:t>
      </w:r>
      <w:r w:rsidRPr="00BE3BF1">
        <w:rPr>
          <w:i/>
          <w:iCs/>
        </w:rPr>
        <w:t>spatial dropout</w:t>
      </w:r>
      <w:r w:rsidRPr="00BE3BF1">
        <w:t xml:space="preserve"> and </w:t>
      </w:r>
      <w:r w:rsidRPr="00BE3BF1">
        <w:rPr>
          <w:i/>
          <w:iCs/>
        </w:rPr>
        <w:t>activation</w:t>
      </w:r>
      <w:r w:rsidRPr="00BE3BF1">
        <w:t>.</w:t>
      </w:r>
      <w:r w:rsidRPr="00BE3BF1">
        <w:rPr>
          <w:b/>
          <w:bCs/>
        </w:rPr>
        <w:t xml:space="preserve"> </w:t>
      </w:r>
      <w:r w:rsidRPr="00BE3BF1">
        <w:t xml:space="preserve">The visualization was created in Microsoft PowerPoint version 16.49 with the icons obtained from a Google search: e.g., </w:t>
      </w:r>
      <w:hyperlink r:id="rId14" w:history="1">
        <w:r w:rsidRPr="00BE3BF1">
          <w:rPr>
            <w:rStyle w:val="Hyperlink"/>
          </w:rPr>
          <w:t>https://www.iconfinder.com</w:t>
        </w:r>
      </w:hyperlink>
      <w:r w:rsidRPr="00BE3BF1">
        <w:t>.</w:t>
      </w:r>
    </w:p>
    <w:p w14:paraId="132C5CF2" w14:textId="77777777" w:rsidR="00D90F2B" w:rsidRPr="00BE3BF1" w:rsidRDefault="00D90F2B" w:rsidP="00D90F2B">
      <w:pPr>
        <w:rPr>
          <w:color w:val="000000"/>
        </w:rPr>
      </w:pPr>
    </w:p>
    <w:p w14:paraId="18498B5A" w14:textId="77777777" w:rsidR="00D90F2B" w:rsidRPr="00BE3BF1" w:rsidRDefault="00D90F2B" w:rsidP="00AB1985">
      <w:pPr>
        <w:tabs>
          <w:tab w:val="left" w:pos="470"/>
        </w:tabs>
        <w:rPr>
          <w:b/>
          <w:bCs/>
        </w:rPr>
      </w:pPr>
    </w:p>
    <w:p w14:paraId="098CAAF7" w14:textId="77777777" w:rsidR="00AB1985" w:rsidRPr="00BE3BF1" w:rsidRDefault="00AB1985" w:rsidP="00AB1985">
      <w:pPr>
        <w:rPr>
          <w:color w:val="000000"/>
        </w:rPr>
      </w:pPr>
    </w:p>
    <w:p w14:paraId="4C851FB5" w14:textId="77777777" w:rsidR="00AB1985" w:rsidRPr="008C7990" w:rsidRDefault="00AB1985" w:rsidP="008C7990">
      <w:pPr>
        <w:rPr>
          <w:rFonts w:asciiTheme="majorBidi" w:hAnsiTheme="majorBidi" w:cstheme="majorBidi"/>
          <w:b/>
          <w:bCs/>
          <w:color w:val="000000"/>
          <w:sz w:val="32"/>
          <w:szCs w:val="32"/>
        </w:rPr>
      </w:pPr>
    </w:p>
    <w:p w14:paraId="03BC3525" w14:textId="77777777" w:rsidR="008C7990" w:rsidRPr="00D76944" w:rsidRDefault="008C7990" w:rsidP="008C7990">
      <w:pPr>
        <w:ind w:right="-900" w:hanging="81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30D53408" wp14:editId="1F81F845">
            <wp:extent cx="5948516" cy="681868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srcRect l="18337" r="16234"/>
                    <a:stretch/>
                  </pic:blipFill>
                  <pic:spPr bwMode="auto">
                    <a:xfrm>
                      <a:off x="0" y="0"/>
                      <a:ext cx="5983300" cy="6858553"/>
                    </a:xfrm>
                    <a:prstGeom prst="rect">
                      <a:avLst/>
                    </a:prstGeom>
                    <a:ln>
                      <a:noFill/>
                    </a:ln>
                    <a:extLst>
                      <a:ext uri="{53640926-AAD7-44D8-BBD7-CCE9431645EC}">
                        <a14:shadowObscured xmlns:a14="http://schemas.microsoft.com/office/drawing/2010/main"/>
                      </a:ext>
                    </a:extLst>
                  </pic:spPr>
                </pic:pic>
              </a:graphicData>
            </a:graphic>
          </wp:inline>
        </w:drawing>
      </w:r>
    </w:p>
    <w:p w14:paraId="664F8336" w14:textId="375486EF" w:rsidR="008C7990" w:rsidRPr="00D76944" w:rsidRDefault="008C7990" w:rsidP="008C7990">
      <w:pPr>
        <w:rPr>
          <w:rFonts w:asciiTheme="majorBidi" w:hAnsiTheme="majorBidi" w:cstheme="majorBidi"/>
          <w:color w:val="000000"/>
          <w:sz w:val="36"/>
          <w:szCs w:val="36"/>
        </w:rPr>
      </w:pPr>
      <w:r w:rsidRPr="00D76944">
        <w:rPr>
          <w:rFonts w:asciiTheme="majorBidi" w:hAnsiTheme="majorBidi" w:cstheme="majorBidi"/>
          <w:b/>
          <w:bCs/>
        </w:rPr>
        <w:t>Fig. S</w:t>
      </w:r>
      <w:r w:rsidR="005D3106">
        <w:rPr>
          <w:rFonts w:asciiTheme="majorBidi" w:hAnsiTheme="majorBidi" w:cstheme="majorBidi"/>
          <w:b/>
          <w:bCs/>
        </w:rPr>
        <w:t>3</w:t>
      </w:r>
      <w:r w:rsidRPr="00D76944">
        <w:rPr>
          <w:rFonts w:asciiTheme="majorBidi" w:hAnsiTheme="majorBidi" w:cstheme="majorBidi"/>
          <w:b/>
          <w:bCs/>
        </w:rPr>
        <w:t xml:space="preserve"> | The </w:t>
      </w:r>
      <w:r w:rsidR="00C84C46">
        <w:rPr>
          <w:rFonts w:asciiTheme="majorBidi" w:hAnsiTheme="majorBidi" w:cstheme="majorBidi"/>
          <w:b/>
          <w:bCs/>
        </w:rPr>
        <w:t>T-</w:t>
      </w:r>
      <w:r w:rsidRPr="00D76944">
        <w:rPr>
          <w:rFonts w:asciiTheme="majorBidi" w:hAnsiTheme="majorBidi" w:cstheme="majorBidi"/>
          <w:b/>
          <w:bCs/>
        </w:rPr>
        <w:t xml:space="preserve">U-Net model architecture used for segmentation of force signals. </w:t>
      </w:r>
      <w:r w:rsidRPr="00D76944">
        <w:rPr>
          <w:rFonts w:asciiTheme="majorBidi" w:hAnsiTheme="majorBidi" w:cstheme="majorBidi"/>
        </w:rPr>
        <w:t xml:space="preserve">The graph shows detailed procedure names and attribute values for force profile segmentation model. The network comprised of different </w:t>
      </w:r>
      <w:r w:rsidRPr="00D76944">
        <w:rPr>
          <w:rFonts w:asciiTheme="majorBidi" w:hAnsiTheme="majorBidi" w:cstheme="majorBidi"/>
          <w:i/>
          <w:iCs/>
        </w:rPr>
        <w:t>convolutional</w:t>
      </w:r>
      <w:r w:rsidRPr="00D76944">
        <w:rPr>
          <w:rFonts w:asciiTheme="majorBidi" w:hAnsiTheme="majorBidi" w:cstheme="majorBidi"/>
        </w:rPr>
        <w:t xml:space="preserve"> </w:t>
      </w:r>
      <w:r w:rsidRPr="00D76944">
        <w:rPr>
          <w:rFonts w:asciiTheme="majorBidi" w:hAnsiTheme="majorBidi" w:cstheme="majorBidi"/>
          <w:i/>
          <w:iCs/>
        </w:rPr>
        <w:t>encoder</w:t>
      </w:r>
      <w:r w:rsidRPr="00D76944">
        <w:rPr>
          <w:rFonts w:asciiTheme="majorBidi" w:hAnsiTheme="majorBidi" w:cstheme="majorBidi"/>
        </w:rPr>
        <w:t xml:space="preserve"> and </w:t>
      </w:r>
      <w:r w:rsidRPr="00D76944">
        <w:rPr>
          <w:rFonts w:asciiTheme="majorBidi" w:hAnsiTheme="majorBidi" w:cstheme="majorBidi"/>
          <w:i/>
          <w:iCs/>
        </w:rPr>
        <w:t>decoder</w:t>
      </w:r>
      <w:r w:rsidRPr="00D76944">
        <w:rPr>
          <w:rFonts w:asciiTheme="majorBidi" w:hAnsiTheme="majorBidi" w:cstheme="majorBidi"/>
        </w:rPr>
        <w:t xml:space="preserve"> operations with residual connection bypass and intermittent operations, e.g., </w:t>
      </w:r>
      <w:r w:rsidRPr="00D76944">
        <w:rPr>
          <w:rFonts w:asciiTheme="majorBidi" w:hAnsiTheme="majorBidi" w:cstheme="majorBidi"/>
          <w:i/>
          <w:iCs/>
        </w:rPr>
        <w:t>batch normalization</w:t>
      </w:r>
      <w:r w:rsidRPr="00D76944">
        <w:rPr>
          <w:rFonts w:asciiTheme="majorBidi" w:hAnsiTheme="majorBidi" w:cstheme="majorBidi"/>
        </w:rPr>
        <w:t xml:space="preserve">, </w:t>
      </w:r>
      <w:r w:rsidRPr="00D76944">
        <w:rPr>
          <w:rFonts w:asciiTheme="majorBidi" w:hAnsiTheme="majorBidi" w:cstheme="majorBidi"/>
          <w:i/>
          <w:iCs/>
        </w:rPr>
        <w:t>activation</w:t>
      </w:r>
      <w:r w:rsidRPr="00D76944">
        <w:rPr>
          <w:rFonts w:asciiTheme="majorBidi" w:hAnsiTheme="majorBidi" w:cstheme="majorBidi"/>
        </w:rPr>
        <w:t xml:space="preserve">, </w:t>
      </w:r>
      <w:r w:rsidRPr="00D76944">
        <w:rPr>
          <w:rFonts w:asciiTheme="majorBidi" w:hAnsiTheme="majorBidi" w:cstheme="majorBidi"/>
          <w:i/>
          <w:iCs/>
        </w:rPr>
        <w:t>max pooling</w:t>
      </w:r>
      <w:r w:rsidRPr="00D76944">
        <w:rPr>
          <w:rFonts w:asciiTheme="majorBidi" w:hAnsiTheme="majorBidi" w:cstheme="majorBidi"/>
        </w:rPr>
        <w:t xml:space="preserve">, and </w:t>
      </w:r>
      <w:r w:rsidRPr="00D76944">
        <w:rPr>
          <w:rFonts w:asciiTheme="majorBidi" w:hAnsiTheme="majorBidi" w:cstheme="majorBidi"/>
          <w:i/>
          <w:iCs/>
        </w:rPr>
        <w:t>concatenation layers</w:t>
      </w:r>
      <w:r w:rsidRPr="00D76944">
        <w:rPr>
          <w:rFonts w:asciiTheme="majorBidi" w:hAnsiTheme="majorBidi" w:cstheme="majorBidi"/>
        </w:rPr>
        <w:t xml:space="preserve">, and a final segment classifier with </w:t>
      </w:r>
      <w:r w:rsidRPr="00D76944">
        <w:rPr>
          <w:rFonts w:asciiTheme="majorBidi" w:hAnsiTheme="majorBidi" w:cstheme="majorBidi"/>
          <w:i/>
          <w:iCs/>
        </w:rPr>
        <w:t>activation</w:t>
      </w:r>
      <w:r w:rsidRPr="00D76944">
        <w:rPr>
          <w:rFonts w:asciiTheme="majorBidi" w:hAnsiTheme="majorBidi" w:cstheme="majorBidi"/>
        </w:rPr>
        <w:t>.</w:t>
      </w:r>
      <w:r w:rsidRPr="00D76944">
        <w:rPr>
          <w:rFonts w:asciiTheme="majorBidi" w:hAnsiTheme="majorBidi" w:cstheme="majorBidi"/>
          <w:b/>
          <w:bCs/>
        </w:rPr>
        <w:t xml:space="preserve"> </w:t>
      </w:r>
      <w:r w:rsidRPr="00D76944">
        <w:rPr>
          <w:rFonts w:asciiTheme="majorBidi" w:hAnsiTheme="majorBidi" w:cstheme="majorBidi"/>
        </w:rPr>
        <w:t xml:space="preserve">The visualization was created in </w:t>
      </w:r>
      <w:hyperlink r:id="rId16"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1369A65B" w14:textId="77777777" w:rsidR="008C7990" w:rsidRPr="00D76944" w:rsidRDefault="008C7990" w:rsidP="008C7990">
      <w:pPr>
        <w:rPr>
          <w:rFonts w:asciiTheme="majorBidi" w:hAnsiTheme="majorBidi" w:cstheme="majorBidi"/>
          <w:b/>
          <w:bCs/>
          <w:i/>
          <w:iCs/>
          <w:color w:val="000000" w:themeColor="text1"/>
        </w:rPr>
      </w:pPr>
    </w:p>
    <w:p w14:paraId="571FAE93" w14:textId="706EFCEB" w:rsidR="008C7990" w:rsidRDefault="008C7990" w:rsidP="008C7990">
      <w:pPr>
        <w:rPr>
          <w:rFonts w:asciiTheme="majorBidi" w:hAnsiTheme="majorBidi" w:cstheme="majorBidi"/>
          <w:b/>
          <w:bCs/>
          <w:i/>
          <w:iCs/>
          <w:color w:val="000000" w:themeColor="text1"/>
        </w:rPr>
      </w:pPr>
    </w:p>
    <w:p w14:paraId="3A21B017" w14:textId="77777777" w:rsidR="00D90F2B" w:rsidRPr="00F46ED9" w:rsidRDefault="00D90F2B" w:rsidP="00D90F2B">
      <w:pPr>
        <w:rPr>
          <w:rFonts w:asciiTheme="majorBidi" w:hAnsiTheme="majorBidi" w:cstheme="majorBidi"/>
          <w:b/>
          <w:bCs/>
          <w:color w:val="000000"/>
          <w:sz w:val="28"/>
          <w:szCs w:val="28"/>
        </w:rPr>
      </w:pPr>
      <w:r w:rsidRPr="00F46ED9">
        <w:rPr>
          <w:rFonts w:asciiTheme="majorBidi" w:hAnsiTheme="majorBidi" w:cstheme="majorBidi"/>
          <w:b/>
          <w:bCs/>
          <w:color w:val="000000"/>
          <w:sz w:val="28"/>
          <w:szCs w:val="28"/>
        </w:rPr>
        <w:lastRenderedPageBreak/>
        <w:t xml:space="preserve">Surgical Force Pattern Recognition </w:t>
      </w:r>
    </w:p>
    <w:p w14:paraId="6CE9C4FF" w14:textId="5F374DC4" w:rsidR="00D90F2B" w:rsidRDefault="00D90F2B" w:rsidP="008C7990">
      <w:pPr>
        <w:rPr>
          <w:rFonts w:asciiTheme="majorBidi" w:hAnsiTheme="majorBidi" w:cstheme="majorBidi"/>
          <w:b/>
          <w:bCs/>
          <w:i/>
          <w:iCs/>
          <w:color w:val="000000" w:themeColor="text1"/>
        </w:rPr>
      </w:pPr>
    </w:p>
    <w:p w14:paraId="48EB8CFA" w14:textId="77777777" w:rsidR="00D90F2B" w:rsidRPr="00BE3BF1" w:rsidRDefault="00D90F2B" w:rsidP="00D90F2B">
      <w:pPr>
        <w:contextualSpacing/>
        <w:rPr>
          <w:b/>
          <w:bCs/>
          <w:color w:val="000000"/>
        </w:rPr>
      </w:pPr>
      <w:r w:rsidRPr="00BE3BF1">
        <w:rPr>
          <w:b/>
          <w:bCs/>
          <w:color w:val="000000"/>
        </w:rPr>
        <w:t xml:space="preserve">Task Recognition Data Augmentation </w:t>
      </w:r>
    </w:p>
    <w:p w14:paraId="0F8C2505" w14:textId="77777777" w:rsidR="00D90F2B" w:rsidRPr="00BE3BF1" w:rsidRDefault="00D90F2B" w:rsidP="00D90F2B">
      <w:pPr>
        <w:rPr>
          <w:b/>
          <w:bCs/>
          <w:i/>
          <w:iCs/>
          <w:color w:val="000000"/>
        </w:rPr>
      </w:pPr>
    </w:p>
    <w:p w14:paraId="0E74EE43" w14:textId="27220EB9" w:rsidR="00D90F2B" w:rsidRPr="00BE3BF1" w:rsidRDefault="00D90F2B" w:rsidP="00D90F2B">
      <w:r w:rsidRPr="00BE3BF1">
        <w:rPr>
          <w:color w:val="000000"/>
        </w:rPr>
        <w:t xml:space="preserve">To mitigate the imbalance data issue for the task recognition procedure, i.e., 80.6% coagulation, 7.4% pulling, 5.2% manipulation, 3.5% dissecting, and 3.3% retracting, a synthetic time-series generation technique based on dynamic time warping (DTW) and Stochastic Subgradient (SSG) averaging was implemented </w:t>
      </w:r>
      <w:r w:rsidRPr="007B4904">
        <w:rPr>
          <w:color w:val="000000"/>
        </w:rPr>
        <w:fldChar w:fldCharType="begin"/>
      </w:r>
      <w:r w:rsidR="007B4904">
        <w:rPr>
          <w:color w:val="000000"/>
        </w:rPr>
        <w:instrText xml:space="preserve"> ADDIN EN.CITE &lt;EndNote&gt;&lt;Cite&gt;&lt;Author&gt;Schultz&lt;/Author&gt;&lt;Year&gt;2018&lt;/Year&gt;&lt;RecNum&gt;17&lt;/RecNum&gt;&lt;DisplayText&gt;&lt;style face="superscript"&gt;1&lt;/style&gt;&lt;/DisplayText&gt;&lt;record&gt;&lt;rec-number&gt;17&lt;/rec-number&gt;&lt;foreign-keys&gt;&lt;key app="EN" db-id="txwz9ete6xt52ne99fpxxswnaxrstx9xtexp" timestamp="1630431928"&gt;17&lt;/key&gt;&lt;/foreign-keys&gt;&lt;ref-type name="Journal Article"&gt;17&lt;/ref-type&gt;&lt;contributors&gt;&lt;authors&gt;&lt;author&gt;Schultz, David&lt;/author&gt;&lt;author&gt;Jain, Brijnesh&lt;/author&gt;&lt;/authors&gt;&lt;/contributors&gt;&lt;titles&gt;&lt;title&gt;Nonsmooth analysis and subgradient methods for averaging in dynamic time warping spaces&lt;/title&gt;&lt;secondary-title&gt;Pattern Recognition&lt;/secondary-title&gt;&lt;/titles&gt;&lt;periodical&gt;&lt;full-title&gt;Pattern Recognition&lt;/full-title&gt;&lt;/periodical&gt;&lt;pages&gt;340-358&lt;/pages&gt;&lt;volume&gt;74&lt;/volume&gt;&lt;dates&gt;&lt;year&gt;2018&lt;/year&gt;&lt;/dates&gt;&lt;isbn&gt;0031-3203&lt;/isbn&gt;&lt;urls&gt;&lt;/urls&gt;&lt;/record&gt;&lt;/Cite&gt;&lt;/EndNote&gt;</w:instrText>
      </w:r>
      <w:r w:rsidRPr="007B4904">
        <w:rPr>
          <w:color w:val="000000"/>
        </w:rPr>
        <w:fldChar w:fldCharType="separate"/>
      </w:r>
      <w:r w:rsidR="007B4904" w:rsidRPr="007B4904">
        <w:rPr>
          <w:noProof/>
          <w:color w:val="000000"/>
          <w:vertAlign w:val="superscript"/>
        </w:rPr>
        <w:t>1</w:t>
      </w:r>
      <w:r w:rsidRPr="007B4904">
        <w:rPr>
          <w:color w:val="000000"/>
        </w:rPr>
        <w:fldChar w:fldCharType="end"/>
      </w:r>
      <w:r w:rsidRPr="00BE3BF1">
        <w:rPr>
          <w:color w:val="000000"/>
        </w:rPr>
        <w:t xml:space="preserve">. In this technique, new time-series samples were generated for each class carrying their characteristics based on a modified k-means clustering algorithm, in which the clustering was applied separately for each class, and the cluster centroids were used as new data points for the respective classes. To assign data to each centroid, DTW, a point-to-point measure for similarity comparison between two temporal sequences of data which may vary in speed, was used as the distance measure, and to calculate new centroids, </w:t>
      </w:r>
      <w:proofErr w:type="gramStart"/>
      <w:r w:rsidRPr="00BE3BF1">
        <w:rPr>
          <w:color w:val="000000"/>
        </w:rPr>
        <w:t>Schultz</w:t>
      </w:r>
      <w:proofErr w:type="gramEnd"/>
      <w:r w:rsidRPr="00BE3BF1">
        <w:rPr>
          <w:color w:val="000000"/>
        </w:rPr>
        <w:t xml:space="preserve"> and Jain’s stochastic subgradient mean algorithm was used as the averaging mechanism. To obtain the desired augmented time-series, we used </w:t>
      </w:r>
      <w:r w:rsidRPr="00BE3BF1">
        <w:rPr>
          <w:i/>
          <w:iCs/>
          <w:color w:val="000000"/>
        </w:rPr>
        <w:t xml:space="preserve">k </w:t>
      </w:r>
      <w:r w:rsidRPr="00BE3BF1">
        <w:rPr>
          <w:color w:val="000000"/>
        </w:rPr>
        <w:t xml:space="preserve">= 1 (number of k-means iterations), </w:t>
      </w:r>
      <w:r w:rsidRPr="00BE3BF1">
        <w:rPr>
          <w:i/>
          <w:iCs/>
          <w:color w:val="000000"/>
        </w:rPr>
        <w:t>ssg_epochs</w:t>
      </w:r>
      <w:r w:rsidRPr="00BE3BF1">
        <w:rPr>
          <w:color w:val="000000"/>
        </w:rPr>
        <w:t xml:space="preserve"> = 1 (number of iterations for the SSG algorithm), </w:t>
      </w:r>
      <w:r w:rsidRPr="00BE3BF1">
        <w:rPr>
          <w:i/>
          <w:iCs/>
          <w:color w:val="000000"/>
        </w:rPr>
        <w:t>n_base</w:t>
      </w:r>
      <w:r w:rsidRPr="00BE3BF1">
        <w:rPr>
          <w:color w:val="000000"/>
        </w:rPr>
        <w:t xml:space="preserve"> = 2 (controls the number of centroids to be generated), and </w:t>
      </w:r>
      <w:r w:rsidRPr="00BE3BF1">
        <w:rPr>
          <w:i/>
          <w:iCs/>
          <w:color w:val="000000"/>
        </w:rPr>
        <w:t xml:space="preserve">n_reps </w:t>
      </w:r>
      <w:r w:rsidRPr="00BE3BF1">
        <w:rPr>
          <w:color w:val="000000"/>
        </w:rPr>
        <w:t xml:space="preserve">= 10 (number of iterations the algorithm is called). The generated data in each iteration was fed back to the model to create new data. Following data augmentation, the class data distribution was updated to 28.2% coagulation, 27.2% pulling, 22.2% manipulation, 12.9% dissecting, and 9.5% retracting (Fig. </w:t>
      </w:r>
      <w:r>
        <w:rPr>
          <w:color w:val="000000"/>
        </w:rPr>
        <w:t>S1</w:t>
      </w:r>
      <w:r w:rsidR="00B35BDC">
        <w:rPr>
          <w:color w:val="000000"/>
        </w:rPr>
        <w:t>5</w:t>
      </w:r>
      <w:r w:rsidRPr="00BE3BF1">
        <w:rPr>
          <w:color w:val="000000"/>
        </w:rPr>
        <w:t xml:space="preserve">). </w:t>
      </w:r>
    </w:p>
    <w:p w14:paraId="67AF3E07" w14:textId="77777777" w:rsidR="00D90F2B" w:rsidRPr="00D76944" w:rsidRDefault="00D90F2B" w:rsidP="008C7990">
      <w:pPr>
        <w:rPr>
          <w:rFonts w:asciiTheme="majorBidi" w:hAnsiTheme="majorBidi" w:cstheme="majorBidi"/>
          <w:b/>
          <w:bCs/>
          <w:i/>
          <w:iCs/>
          <w:color w:val="000000" w:themeColor="text1"/>
        </w:rPr>
      </w:pPr>
    </w:p>
    <w:p w14:paraId="75791C1C" w14:textId="546057F2" w:rsidR="008C7990" w:rsidRDefault="008C7990" w:rsidP="008C7990">
      <w:pPr>
        <w:rPr>
          <w:rFonts w:asciiTheme="majorBidi" w:hAnsiTheme="majorBidi" w:cstheme="majorBidi"/>
          <w:b/>
          <w:bCs/>
          <w:i/>
          <w:iCs/>
          <w:color w:val="000000" w:themeColor="text1"/>
        </w:rPr>
      </w:pPr>
    </w:p>
    <w:p w14:paraId="12285384" w14:textId="77777777" w:rsidR="00C13CFE" w:rsidRPr="00BE3BF1" w:rsidRDefault="00C13CFE" w:rsidP="00C13CFE">
      <w:pPr>
        <w:contextualSpacing/>
        <w:rPr>
          <w:b/>
          <w:bCs/>
          <w:i/>
          <w:iCs/>
          <w:color w:val="000000"/>
        </w:rPr>
      </w:pPr>
      <w:r w:rsidRPr="00BE3BF1">
        <w:rPr>
          <w:b/>
          <w:bCs/>
          <w:i/>
          <w:iCs/>
          <w:color w:val="000000"/>
        </w:rPr>
        <w:t xml:space="preserve">FTFIT Model </w:t>
      </w:r>
    </w:p>
    <w:p w14:paraId="3018B670" w14:textId="77777777" w:rsidR="00C13CFE" w:rsidRPr="00BE3BF1" w:rsidRDefault="00C13CFE" w:rsidP="00C13CFE">
      <w:pPr>
        <w:rPr>
          <w:b/>
          <w:bCs/>
          <w:i/>
          <w:iCs/>
          <w:color w:val="000000"/>
        </w:rPr>
      </w:pPr>
    </w:p>
    <w:p w14:paraId="3F1BA51A" w14:textId="12F0A2E3" w:rsidR="00C13CFE" w:rsidRPr="00BE3BF1" w:rsidRDefault="00C13CFE" w:rsidP="00C13CFE">
      <w:pPr>
        <w:rPr>
          <w:color w:val="000000"/>
        </w:rPr>
      </w:pPr>
      <w:r w:rsidRPr="00BE3BF1">
        <w:rPr>
          <w:color w:val="000000"/>
        </w:rPr>
        <w:t>A model based on InceptionTime was developed, i.e., FTFIT (Force Time-series Feature-based InceptionTime), where force time-series related features were merged as new dimensions to the network and the architecture was optimized to fit the specifics of tool-tissue interaction forces in surgery. The input to the network was a segmented force time-series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8"/>
        </w:rPr>
        <w:pict w14:anchorId="0950E610">
          <v:shape id="_x0000_i1032" type="#_x0000_t75" alt="" style="width:90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0B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4720B4&quot; wsp:rsidP=&quot;004720B4&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r&gt;&lt;w:rPr&gt;&lt;w:rFonts w:ascii=&quot;Cambria Math&quot; w:h-ansi=&quot;Cambria Math&quot; w:cs=&quot;Times New Roman&quot;/&gt;&lt;wx:font wx:val=&quot;Cambria Math&quot;/&gt;&lt;w:i/&gt;&lt;w:color w:val=&quot;000000&quot;/&gt;&lt;/w:rPr&gt;&lt;m:t&gt;: 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8"/>
        </w:rPr>
        <w:pict w14:anchorId="52ADA745">
          <v:shape id="_x0000_i1031" type="#_x0000_t75" alt="" style="width:90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0B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4720B4&quot; wsp:rsidP=&quot;004720B4&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r&gt;&lt;w:rPr&gt;&lt;w:rFonts w:ascii=&quot;Cambria Math&quot; w:h-ansi=&quot;Cambria Math&quot; w:cs=&quot;Times New Roman&quot;/&gt;&lt;wx:font wx:val=&quot;Cambria Math&quot;/&gt;&lt;w:i/&gt;&lt;w:color w:val=&quot;000000&quot;/&gt;&lt;/w:rPr&gt;&lt;m:t&gt;: S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Pr="0097338C">
        <w:rPr>
          <w:rFonts w:eastAsia="MS Mincho"/>
          <w:color w:val="000000"/>
        </w:rPr>
        <w:fldChar w:fldCharType="end"/>
      </w:r>
      <w:r w:rsidRPr="00BE3BF1">
        <w:rPr>
          <w:color w:val="000000"/>
        </w:rPr>
        <w:t xml:space="preserve">segment intervals over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1A22F32E">
          <v:shape id="_x0000_i1030" type="#_x0000_t75" alt="" style="width:20.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AA&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B001AA&quot; wsp:rsidP=&quot;00B001AA&quot;&gt;&lt;m:oMathPara&gt;&lt;m:oMath&gt;&lt;m:r&gt;&lt;w:rPr&gt;&lt;w:rFonts w:ascii=&quot;Cambria Math&quot; w:h-ansi=&quot;Cambria Math&quot; w:cs=&quot;Times New Roman&quot;/&gt;&lt;wx:font wx:val=&quot;Cambria Math&quot;/&gt;&lt;w:i/&gt;&lt;w:color w:val=&quot;000000&quot;/&gt;&lt;/w:rPr&gt;&lt;m:t&gt;C&lt;/m:t&gt;&lt;/m:r&gt;&lt;m:r&gt;&lt;w:rPr&gt;&lt;w:rFonts w:ascii=&quot;Cambria Math&quot; w:fareast=&quot;Times New Roman&quot; w:h-ansi=&quot;Cambria Math&quot; w:cs=&quot;Times New Roman&quot;/&gt;&lt;wx:font wx:val=&quot;Cambria Math&quot;/&gt;&lt;w:i/&gt;&lt;w:color w:val=&quot;000000&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7E3A50D3">
          <v:shape id="_x0000_i1029" type="#_x0000_t75" alt="" style="width:20.7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AA&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B001AA&quot; wsp:rsidP=&quot;00B001AA&quot;&gt;&lt;m:oMathPara&gt;&lt;m:oMath&gt;&lt;m:r&gt;&lt;w:rPr&gt;&lt;w:rFonts w:ascii=&quot;Cambria Math&quot; w:h-ansi=&quot;Cambria Math&quot; w:cs=&quot;Times New Roman&quot;/&gt;&lt;wx:font wx:val=&quot;Cambria Math&quot;/&gt;&lt;w:i/&gt;&lt;w:color w:val=&quot;000000&quot;/&gt;&lt;/w:rPr&gt;&lt;m:t&gt;C&lt;/m:t&gt;&lt;/m:r&gt;&lt;m:r&gt;&lt;w:rPr&gt;&lt;w:rFonts w:ascii=&quot;Cambria Math&quot; w:fareast=&quot;Times New Roman&quot; w:h-ansi=&quot;Cambria Math&quot; w:cs=&quot;Times New Roman&quot;/&gt;&lt;wx:font wx:val=&quot;Cambria Math&quot;/&gt;&lt;w:i/&gt;&lt;w:color w:val=&quot;000000&quot;/&gt;&lt;/w:rPr&gt;&lt;m:t&g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Pr="0097338C">
        <w:rPr>
          <w:rFonts w:eastAsia="MS Mincho"/>
          <w:color w:val="000000"/>
        </w:rPr>
        <w:fldChar w:fldCharType="end"/>
      </w:r>
      <w:r w:rsidRPr="00BE3BF1">
        <w:rPr>
          <w:color w:val="000000"/>
        </w:rPr>
        <w:t xml:space="preserve"> 2 channels of left and right prong data in SmartForceps)</w:t>
      </w:r>
      <w:r w:rsidRPr="00BE3BF1">
        <w:rPr>
          <w:i/>
          <w:iCs/>
        </w:rPr>
        <w:t>.</w:t>
      </w:r>
      <w:r w:rsidRPr="00BE3BF1">
        <w:rPr>
          <w:color w:val="000000"/>
        </w:rPr>
        <w:t xml:space="preserve"> The network included multiple layers including, a </w:t>
      </w:r>
      <w:r w:rsidRPr="00BE3BF1">
        <w:rPr>
          <w:i/>
          <w:iCs/>
          <w:color w:val="000000"/>
        </w:rPr>
        <w:t>bottleneck layer</w:t>
      </w:r>
      <w:r w:rsidRPr="00BE3BF1">
        <w:rPr>
          <w:color w:val="000000"/>
        </w:rPr>
        <w:t xml:space="preserve"> to reduce the dimensionality after a </w:t>
      </w:r>
      <w:r w:rsidRPr="00BE3BF1">
        <w:rPr>
          <w:i/>
          <w:iCs/>
          <w:color w:val="000000"/>
        </w:rPr>
        <w:t>max-pooling layer</w:t>
      </w:r>
      <w:r w:rsidRPr="00BE3BF1">
        <w:rPr>
          <w:color w:val="000000"/>
        </w:rPr>
        <w:t xml:space="preserve">, a stacked series of </w:t>
      </w:r>
      <w:r w:rsidRPr="00BE3BF1">
        <w:rPr>
          <w:i/>
          <w:iCs/>
          <w:color w:val="000000"/>
        </w:rPr>
        <w:t xml:space="preserve">convolutional layers </w:t>
      </w:r>
      <w:r w:rsidRPr="00BE3BF1">
        <w:rPr>
          <w:color w:val="000000"/>
        </w:rPr>
        <w:t xml:space="preserve">to learn the features, followed by a </w:t>
      </w:r>
      <w:r w:rsidRPr="00BE3BF1">
        <w:rPr>
          <w:i/>
          <w:iCs/>
          <w:color w:val="000000"/>
        </w:rPr>
        <w:t>concatenation layer</w:t>
      </w:r>
      <w:r w:rsidRPr="00BE3BF1">
        <w:rPr>
          <w:color w:val="000000"/>
        </w:rPr>
        <w:t xml:space="preserve">. Finally, the extracted features were fused into the network after </w:t>
      </w:r>
      <w:r w:rsidRPr="00BE3BF1">
        <w:rPr>
          <w:i/>
          <w:iCs/>
          <w:color w:val="000000"/>
        </w:rPr>
        <w:t>resampling</w:t>
      </w:r>
      <w:r w:rsidRPr="00BE3BF1">
        <w:rPr>
          <w:color w:val="000000"/>
        </w:rPr>
        <w:t xml:space="preserve"> and </w:t>
      </w:r>
      <w:r w:rsidRPr="00BE3BF1">
        <w:rPr>
          <w:i/>
          <w:iCs/>
          <w:color w:val="000000"/>
        </w:rPr>
        <w:t>normalization</w:t>
      </w:r>
      <w:r w:rsidRPr="00BE3BF1">
        <w:rPr>
          <w:color w:val="000000"/>
        </w:rPr>
        <w:t xml:space="preserve"> as a new dimension to the network. The network's output was the probabilities of different classes, e.g., surgical proficiency scores or the task categories. As the evaluation metrics, we used </w:t>
      </w:r>
      <w:r w:rsidRPr="00BE3BF1">
        <w:rPr>
          <w:i/>
          <w:iCs/>
          <w:color w:val="000000"/>
        </w:rPr>
        <w:t xml:space="preserve">Adam </w:t>
      </w:r>
      <w:r w:rsidRPr="00BE3BF1">
        <w:rPr>
          <w:color w:val="000000"/>
        </w:rPr>
        <w:t xml:space="preserve">optimizer on </w:t>
      </w:r>
      <w:r w:rsidRPr="00BE3BF1">
        <w:rPr>
          <w:rStyle w:val="Strong"/>
          <w:b w:val="0"/>
          <w:bCs w:val="0"/>
          <w:i/>
          <w:iCs/>
          <w:color w:val="000000"/>
        </w:rPr>
        <w:t>Categorical Cross-Entropy</w:t>
      </w:r>
      <w:r w:rsidRPr="00BE3BF1">
        <w:rPr>
          <w:color w:val="000000"/>
        </w:rPr>
        <w:t xml:space="preserve"> along with a customized loss function (details in the supplementary codes),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xml:space="preserve">. We applied grid search over the learning rate, i.e., within [0.001-0.1], and network depth, i.e., within [6-12] layers, input data window size, i.e., within [96-200], and batch size, i.e., within [32-128] for hyperparameter tuning. The compact visualization of the model architecture is provided in Fig. </w:t>
      </w:r>
      <w:r w:rsidR="00B35BDC">
        <w:rPr>
          <w:color w:val="000000"/>
        </w:rPr>
        <w:t>S4</w:t>
      </w:r>
      <w:r w:rsidRPr="00BE3BF1">
        <w:rPr>
          <w:color w:val="000000"/>
        </w:rPr>
        <w:t xml:space="preserve">, and the expanded view of the model created by </w:t>
      </w:r>
      <w:hyperlink r:id="rId19" w:history="1">
        <w:r w:rsidRPr="00BE3BF1">
          <w:rPr>
            <w:rStyle w:val="Hyperlink"/>
          </w:rPr>
          <w:t>https://netron.app</w:t>
        </w:r>
      </w:hyperlink>
      <w:r w:rsidRPr="00BE3BF1">
        <w:rPr>
          <w:color w:val="000000"/>
        </w:rPr>
        <w:t xml:space="preserve"> is present in Fig. S</w:t>
      </w:r>
      <w:r w:rsidR="00B35BDC">
        <w:rPr>
          <w:color w:val="000000"/>
        </w:rPr>
        <w:t>5</w:t>
      </w:r>
      <w:r w:rsidRPr="00BE3BF1">
        <w:rPr>
          <w:color w:val="000000"/>
        </w:rPr>
        <w:t>.</w:t>
      </w:r>
    </w:p>
    <w:p w14:paraId="2299BC0D" w14:textId="77777777" w:rsidR="00C13CFE" w:rsidRPr="00BE3BF1" w:rsidRDefault="00C13CFE" w:rsidP="00C13CFE">
      <w:pPr>
        <w:rPr>
          <w:b/>
          <w:bCs/>
          <w:color w:val="000000"/>
          <w:sz w:val="26"/>
          <w:szCs w:val="26"/>
        </w:rPr>
      </w:pPr>
      <w:r w:rsidRPr="000343CA">
        <w:rPr>
          <w:b/>
          <w:bCs/>
          <w:noProof/>
          <w:color w:val="000000"/>
          <w:sz w:val="26"/>
          <w:szCs w:val="26"/>
        </w:rPr>
        <w:lastRenderedPageBreak/>
        <w:drawing>
          <wp:inline distT="0" distB="0" distL="0" distR="0" wp14:anchorId="71232B26" wp14:editId="6D3B50C8">
            <wp:extent cx="5943600" cy="2971800"/>
            <wp:effectExtent l="0" t="0" r="0" b="0"/>
            <wp:docPr id="46" name="Picture 35" descr="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descr="Diagram&#10;&#10;Description automatically generated"/>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ECFFDE2" w14:textId="77777777" w:rsidR="00C13CFE" w:rsidRPr="00BE3BF1" w:rsidRDefault="00C13CFE" w:rsidP="00C13CFE">
      <w:pPr>
        <w:jc w:val="center"/>
        <w:rPr>
          <w:color w:val="000000"/>
        </w:rPr>
      </w:pPr>
    </w:p>
    <w:p w14:paraId="0C4BCC07" w14:textId="5321ECA5" w:rsidR="00C13CFE" w:rsidRPr="00BE3BF1" w:rsidRDefault="00C13CFE" w:rsidP="00C13CFE">
      <w:pPr>
        <w:rPr>
          <w:b/>
          <w:bCs/>
          <w:i/>
          <w:iCs/>
          <w:color w:val="000000"/>
        </w:rPr>
      </w:pPr>
      <w:r w:rsidRPr="00BE3BF1">
        <w:rPr>
          <w:b/>
          <w:bCs/>
        </w:rPr>
        <w:t xml:space="preserve">Fig. </w:t>
      </w:r>
      <w:r w:rsidR="009A78CD">
        <w:rPr>
          <w:b/>
          <w:bCs/>
        </w:rPr>
        <w:t>S4</w:t>
      </w:r>
      <w:r w:rsidRPr="00BE3BF1">
        <w:rPr>
          <w:b/>
          <w:bCs/>
        </w:rPr>
        <w:t xml:space="preserve"> | Compact visualization of FTFIT model architecture used for classification of surgical skills and tasks using time-series of segmented force profiles. </w:t>
      </w:r>
      <w:r w:rsidRPr="00BE3BF1">
        <w:rPr>
          <w:color w:val="000000"/>
        </w:rPr>
        <w:t xml:space="preserve">The network included multiple layers, including a stacked series of </w:t>
      </w:r>
      <w:r w:rsidRPr="00BE3BF1">
        <w:rPr>
          <w:i/>
          <w:iCs/>
          <w:color w:val="000000"/>
        </w:rPr>
        <w:t xml:space="preserve">convolutional layers </w:t>
      </w:r>
      <w:r w:rsidRPr="00BE3BF1">
        <w:rPr>
          <w:color w:val="000000"/>
        </w:rPr>
        <w:t xml:space="preserve">to learn the features, followed by a concatenation </w:t>
      </w:r>
      <w:r w:rsidRPr="00BE3BF1">
        <w:rPr>
          <w:i/>
          <w:iCs/>
          <w:color w:val="000000"/>
        </w:rPr>
        <w:t>layer</w:t>
      </w:r>
      <w:r w:rsidRPr="00BE3BF1">
        <w:rPr>
          <w:color w:val="000000"/>
        </w:rPr>
        <w:t xml:space="preserve">, a </w:t>
      </w:r>
      <w:r w:rsidRPr="00BE3BF1">
        <w:rPr>
          <w:i/>
          <w:iCs/>
          <w:color w:val="000000"/>
        </w:rPr>
        <w:t>bottleneck layer</w:t>
      </w:r>
      <w:r w:rsidRPr="00BE3BF1">
        <w:rPr>
          <w:color w:val="000000"/>
        </w:rPr>
        <w:t xml:space="preserve"> to reduce the dimensionality accompanied by a </w:t>
      </w:r>
      <w:r w:rsidRPr="00BE3BF1">
        <w:rPr>
          <w:i/>
          <w:iCs/>
          <w:color w:val="000000"/>
        </w:rPr>
        <w:t>max-pooling layer</w:t>
      </w:r>
      <w:r w:rsidRPr="00BE3BF1">
        <w:rPr>
          <w:color w:val="000000"/>
        </w:rPr>
        <w:t xml:space="preserve">. As a new dimension, the extracted features were fused into the network after </w:t>
      </w:r>
      <w:r w:rsidRPr="00BE3BF1">
        <w:rPr>
          <w:i/>
          <w:iCs/>
          <w:color w:val="000000"/>
        </w:rPr>
        <w:t>resampling</w:t>
      </w:r>
      <w:r w:rsidRPr="00BE3BF1">
        <w:rPr>
          <w:color w:val="000000"/>
        </w:rPr>
        <w:t xml:space="preserve"> and </w:t>
      </w:r>
      <w:r w:rsidRPr="00BE3BF1">
        <w:rPr>
          <w:i/>
          <w:iCs/>
          <w:color w:val="000000"/>
        </w:rPr>
        <w:t>normalization</w:t>
      </w:r>
      <w:r w:rsidRPr="00BE3BF1">
        <w:rPr>
          <w:color w:val="000000"/>
        </w:rPr>
        <w:t>. The last layer shaped the probabilities of different classes, e.g., surgical proficiency scores or the task categories.</w:t>
      </w:r>
      <w:r w:rsidRPr="00BE3BF1">
        <w:rPr>
          <w:b/>
          <w:bCs/>
        </w:rPr>
        <w:t xml:space="preserve"> </w:t>
      </w:r>
      <w:r w:rsidRPr="00BE3BF1">
        <w:t xml:space="preserve">The visualization was created in Microsoft PowerPoint version 16.49 with the icons obtained from a Google search: e.g., </w:t>
      </w:r>
      <w:hyperlink r:id="rId21" w:history="1">
        <w:r w:rsidRPr="00BE3BF1">
          <w:rPr>
            <w:rStyle w:val="Hyperlink"/>
          </w:rPr>
          <w:t>https://www.iconfinder.com</w:t>
        </w:r>
      </w:hyperlink>
      <w:r w:rsidRPr="00BE3BF1">
        <w:t>.</w:t>
      </w:r>
    </w:p>
    <w:p w14:paraId="52DEE502" w14:textId="77777777" w:rsidR="00C13CFE" w:rsidRPr="00BE3BF1" w:rsidRDefault="00C13CFE" w:rsidP="00C13CFE">
      <w:pPr>
        <w:rPr>
          <w:b/>
          <w:bCs/>
          <w:i/>
          <w:iCs/>
          <w:color w:val="000000"/>
        </w:rPr>
      </w:pPr>
    </w:p>
    <w:p w14:paraId="42384ECA" w14:textId="77777777" w:rsidR="008C7990" w:rsidRPr="00D76944" w:rsidRDefault="008C7990" w:rsidP="008C7990">
      <w:pPr>
        <w:ind w:hanging="1080"/>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102BDD2F" wp14:editId="7DD0FE8E">
            <wp:extent cx="7233007" cy="5424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stretch>
                      <a:fillRect/>
                    </a:stretch>
                  </pic:blipFill>
                  <pic:spPr>
                    <a:xfrm>
                      <a:off x="0" y="0"/>
                      <a:ext cx="7248374" cy="5436280"/>
                    </a:xfrm>
                    <a:prstGeom prst="rect">
                      <a:avLst/>
                    </a:prstGeom>
                  </pic:spPr>
                </pic:pic>
              </a:graphicData>
            </a:graphic>
          </wp:inline>
        </w:drawing>
      </w:r>
    </w:p>
    <w:p w14:paraId="05337587" w14:textId="77777777" w:rsidR="008C7990" w:rsidRPr="00D76944" w:rsidRDefault="008C7990" w:rsidP="008C7990">
      <w:pPr>
        <w:rPr>
          <w:rFonts w:asciiTheme="majorBidi" w:hAnsiTheme="majorBidi" w:cstheme="majorBidi"/>
        </w:rPr>
      </w:pPr>
    </w:p>
    <w:p w14:paraId="22305CDD" w14:textId="72252A72" w:rsidR="008C7990" w:rsidRPr="00D76944" w:rsidRDefault="008C7990" w:rsidP="008C7990">
      <w:pPr>
        <w:rPr>
          <w:rStyle w:val="Hyperlink"/>
          <w:rFonts w:asciiTheme="majorBidi" w:hAnsiTheme="majorBidi" w:cstheme="majorBidi"/>
        </w:rPr>
      </w:pPr>
      <w:r w:rsidRPr="00D76944">
        <w:rPr>
          <w:rFonts w:asciiTheme="majorBidi" w:hAnsiTheme="majorBidi" w:cstheme="majorBidi"/>
          <w:b/>
          <w:bCs/>
        </w:rPr>
        <w:t>Fig. S</w:t>
      </w:r>
      <w:r w:rsidR="009A78CD">
        <w:rPr>
          <w:rFonts w:asciiTheme="majorBidi" w:hAnsiTheme="majorBidi" w:cstheme="majorBidi"/>
          <w:b/>
          <w:bCs/>
        </w:rPr>
        <w:t>5</w:t>
      </w:r>
      <w:r w:rsidRPr="00D76944">
        <w:rPr>
          <w:rFonts w:asciiTheme="majorBidi" w:hAnsiTheme="majorBidi" w:cstheme="majorBidi"/>
          <w:b/>
          <w:bCs/>
        </w:rPr>
        <w:t xml:space="preserve"> | The </w:t>
      </w:r>
      <w:r w:rsidR="00221C64">
        <w:rPr>
          <w:rFonts w:asciiTheme="majorBidi" w:hAnsiTheme="majorBidi" w:cstheme="majorBidi"/>
          <w:b/>
          <w:bCs/>
        </w:rPr>
        <w:t>FTFIT</w:t>
      </w:r>
      <w:r w:rsidRPr="00D76944">
        <w:rPr>
          <w:rFonts w:asciiTheme="majorBidi" w:hAnsiTheme="majorBidi" w:cstheme="majorBidi"/>
          <w:b/>
          <w:bCs/>
        </w:rPr>
        <w:t xml:space="preserve"> model architecture used force profile pattern recognition on time-series of segmented force profiles. </w:t>
      </w:r>
      <w:r w:rsidRPr="00D76944">
        <w:rPr>
          <w:rFonts w:asciiTheme="majorBidi" w:hAnsiTheme="majorBidi" w:cstheme="majorBidi"/>
        </w:rPr>
        <w:t>The graph shows detailed procedure names and attribute values for skill classification model (depth size = 8). Note: the network for task recognition is not included in the report to avoid duplication.</w:t>
      </w:r>
      <w:r w:rsidRPr="00D76944">
        <w:rPr>
          <w:rFonts w:asciiTheme="majorBidi" w:eastAsiaTheme="minorEastAsia" w:hAnsiTheme="majorBidi" w:cstheme="majorBidi"/>
          <w:color w:val="000000"/>
        </w:rPr>
        <w:t xml:space="preserve"> The network included multiple layers including a stacked series of </w:t>
      </w:r>
      <w:r w:rsidRPr="00D76944">
        <w:rPr>
          <w:rFonts w:asciiTheme="majorBidi" w:eastAsiaTheme="minorEastAsia" w:hAnsiTheme="majorBidi" w:cstheme="majorBidi"/>
          <w:i/>
          <w:iCs/>
          <w:color w:val="000000"/>
        </w:rPr>
        <w:t xml:space="preserve">convolutional layers </w:t>
      </w:r>
      <w:r w:rsidRPr="00D76944">
        <w:rPr>
          <w:rFonts w:asciiTheme="majorBidi" w:eastAsiaTheme="minorEastAsia" w:hAnsiTheme="majorBidi" w:cstheme="majorBidi"/>
          <w:color w:val="000000"/>
        </w:rPr>
        <w:t xml:space="preserve">to learn the features followed by a concatenation </w:t>
      </w:r>
      <w:r w:rsidRPr="00D76944">
        <w:rPr>
          <w:rFonts w:asciiTheme="majorBidi" w:eastAsiaTheme="minorEastAsia" w:hAnsiTheme="majorBidi" w:cstheme="majorBidi"/>
          <w:i/>
          <w:iCs/>
          <w:color w:val="000000"/>
        </w:rPr>
        <w:t>layer</w:t>
      </w:r>
      <w:r w:rsidRPr="00D76944">
        <w:rPr>
          <w:rFonts w:asciiTheme="majorBidi" w:eastAsiaTheme="minorEastAsia" w:hAnsiTheme="majorBidi" w:cstheme="majorBidi"/>
          <w:color w:val="000000"/>
        </w:rPr>
        <w:t xml:space="preserve">, a </w:t>
      </w:r>
      <w:r w:rsidRPr="00D76944">
        <w:rPr>
          <w:rFonts w:asciiTheme="majorBidi" w:eastAsiaTheme="minorEastAsia" w:hAnsiTheme="majorBidi" w:cstheme="majorBidi"/>
          <w:i/>
          <w:iCs/>
          <w:color w:val="000000"/>
        </w:rPr>
        <w:t>bottleneck layer</w:t>
      </w:r>
      <w:r w:rsidRPr="00D76944">
        <w:rPr>
          <w:rFonts w:asciiTheme="majorBidi" w:eastAsiaTheme="minorEastAsia" w:hAnsiTheme="majorBidi" w:cstheme="majorBidi"/>
          <w:color w:val="000000"/>
        </w:rPr>
        <w:t xml:space="preserve"> to reduce the dimensionality accompanied by a </w:t>
      </w:r>
      <w:r w:rsidRPr="00D76944">
        <w:rPr>
          <w:rFonts w:asciiTheme="majorBidi" w:eastAsiaTheme="minorEastAsia" w:hAnsiTheme="majorBidi" w:cstheme="majorBidi"/>
          <w:i/>
          <w:iCs/>
          <w:color w:val="000000"/>
        </w:rPr>
        <w:t>max pooling layer</w:t>
      </w:r>
      <w:r w:rsidRPr="00D76944">
        <w:rPr>
          <w:rFonts w:asciiTheme="majorBidi" w:eastAsiaTheme="minorEastAsia" w:hAnsiTheme="majorBidi" w:cstheme="majorBidi"/>
          <w:color w:val="000000"/>
        </w:rPr>
        <w:t xml:space="preserve">. The extracted features, as a new dimension, were fused into the network after </w:t>
      </w:r>
      <w:r w:rsidRPr="00D76944">
        <w:rPr>
          <w:rFonts w:asciiTheme="majorBidi" w:eastAsiaTheme="minorEastAsia" w:hAnsiTheme="majorBidi" w:cstheme="majorBidi"/>
          <w:i/>
          <w:iCs/>
          <w:color w:val="000000"/>
        </w:rPr>
        <w:t>resampling</w:t>
      </w:r>
      <w:r w:rsidRPr="00D76944">
        <w:rPr>
          <w:rFonts w:asciiTheme="majorBidi" w:eastAsiaTheme="minorEastAsia" w:hAnsiTheme="majorBidi" w:cstheme="majorBidi"/>
          <w:color w:val="000000"/>
        </w:rPr>
        <w:t xml:space="preserve"> and </w:t>
      </w:r>
      <w:r w:rsidRPr="00D76944">
        <w:rPr>
          <w:rFonts w:asciiTheme="majorBidi" w:eastAsiaTheme="minorEastAsia" w:hAnsiTheme="majorBidi" w:cstheme="majorBidi"/>
          <w:i/>
          <w:iCs/>
          <w:color w:val="000000"/>
        </w:rPr>
        <w:t>normalization</w:t>
      </w:r>
      <w:r w:rsidRPr="00D76944">
        <w:rPr>
          <w:rFonts w:asciiTheme="majorBidi" w:eastAsiaTheme="minorEastAsia" w:hAnsiTheme="majorBidi" w:cstheme="majorBidi"/>
          <w:color w:val="000000"/>
        </w:rPr>
        <w:t xml:space="preserve">. as a new dimension to the network. The last layer shaped the probabilities of different classes, e.g., surgical proficiency scores or the task categories. </w:t>
      </w:r>
      <w:r w:rsidRPr="00D76944">
        <w:rPr>
          <w:rFonts w:asciiTheme="majorBidi" w:hAnsiTheme="majorBidi" w:cstheme="majorBidi"/>
        </w:rPr>
        <w:t xml:space="preserve">The visualization was created in </w:t>
      </w:r>
      <w:hyperlink r:id="rId23"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34675331" w14:textId="08B8B5CC" w:rsidR="008C7990" w:rsidRDefault="008C7990" w:rsidP="008C7990">
      <w:pPr>
        <w:rPr>
          <w:rStyle w:val="Hyperlink"/>
          <w:rFonts w:asciiTheme="majorBidi" w:hAnsiTheme="majorBidi" w:cstheme="majorBidi"/>
        </w:rPr>
      </w:pPr>
    </w:p>
    <w:p w14:paraId="31231319" w14:textId="29A08491" w:rsidR="006009C6" w:rsidRDefault="006009C6" w:rsidP="008C7990">
      <w:pPr>
        <w:rPr>
          <w:rStyle w:val="Hyperlink"/>
          <w:rFonts w:asciiTheme="majorBidi" w:hAnsiTheme="majorBidi" w:cstheme="majorBidi"/>
        </w:rPr>
      </w:pPr>
    </w:p>
    <w:p w14:paraId="0E0A8A64" w14:textId="456BDE64" w:rsidR="006009C6" w:rsidRDefault="006009C6" w:rsidP="008C7990">
      <w:pPr>
        <w:rPr>
          <w:rStyle w:val="Hyperlink"/>
          <w:rFonts w:asciiTheme="majorBidi" w:hAnsiTheme="majorBidi" w:cstheme="majorBidi"/>
        </w:rPr>
      </w:pPr>
    </w:p>
    <w:p w14:paraId="563F87C8" w14:textId="5E48DB3F" w:rsidR="006009C6" w:rsidRDefault="006009C6" w:rsidP="008C7990">
      <w:pPr>
        <w:rPr>
          <w:rStyle w:val="Hyperlink"/>
          <w:rFonts w:asciiTheme="majorBidi" w:hAnsiTheme="majorBidi" w:cstheme="majorBidi"/>
        </w:rPr>
      </w:pPr>
    </w:p>
    <w:p w14:paraId="2C0FE6B1" w14:textId="7911CFDE" w:rsidR="006009C6" w:rsidRDefault="006009C6" w:rsidP="008C7990">
      <w:pPr>
        <w:rPr>
          <w:rStyle w:val="Hyperlink"/>
          <w:rFonts w:asciiTheme="majorBidi" w:hAnsiTheme="majorBidi" w:cstheme="majorBidi"/>
        </w:rPr>
      </w:pPr>
    </w:p>
    <w:p w14:paraId="7B75FF75" w14:textId="77777777" w:rsidR="006009C6" w:rsidRPr="00BE3BF1" w:rsidRDefault="006009C6" w:rsidP="006009C6">
      <w:pPr>
        <w:contextualSpacing/>
        <w:rPr>
          <w:b/>
          <w:bCs/>
          <w:i/>
          <w:iCs/>
          <w:color w:val="000000"/>
        </w:rPr>
      </w:pPr>
      <w:r w:rsidRPr="00BE3BF1">
        <w:rPr>
          <w:b/>
          <w:bCs/>
          <w:i/>
          <w:iCs/>
          <w:color w:val="000000"/>
        </w:rPr>
        <w:lastRenderedPageBreak/>
        <w:t xml:space="preserve">LSTM Model </w:t>
      </w:r>
    </w:p>
    <w:p w14:paraId="78D63020" w14:textId="77777777" w:rsidR="006009C6" w:rsidRPr="00BE3BF1" w:rsidRDefault="006009C6" w:rsidP="006009C6">
      <w:pPr>
        <w:rPr>
          <w:color w:val="000000"/>
        </w:rPr>
      </w:pPr>
    </w:p>
    <w:p w14:paraId="49A44EB5" w14:textId="069BF345" w:rsidR="008C7990" w:rsidRPr="001F2D15" w:rsidRDefault="006009C6" w:rsidP="001F2D15">
      <w:pPr>
        <w:rPr>
          <w:rFonts w:asciiTheme="majorBidi" w:hAnsiTheme="majorBidi" w:cstheme="majorBidi"/>
          <w:b/>
          <w:bCs/>
          <w:i/>
          <w:iCs/>
          <w:color w:val="000000" w:themeColor="text1"/>
        </w:rPr>
      </w:pPr>
      <w:r w:rsidRPr="00BE3BF1">
        <w:rPr>
          <w:color w:val="000000"/>
        </w:rPr>
        <w:t>A recurrent neural network based on LSTM that includes an input layer for the segmented force data (</w:t>
      </w:r>
      <w:r w:rsidRPr="0097338C">
        <w:rPr>
          <w:color w:val="000000"/>
        </w:rPr>
        <w:fldChar w:fldCharType="begin"/>
      </w:r>
      <w:r w:rsidRPr="0097338C">
        <w:rPr>
          <w:color w:val="000000"/>
        </w:rPr>
        <w:instrText xml:space="preserve"> QUOTE </w:instrText>
      </w:r>
      <w:r w:rsidR="00083CF2" w:rsidRPr="00BE3BF1">
        <w:rPr>
          <w:noProof/>
          <w:position w:val="-8"/>
        </w:rPr>
        <w:pict w14:anchorId="638CA65A">
          <v:shape id="_x0000_i1028" type="#_x0000_t75" alt="" style="width:78.3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67E&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16267E&quot; wsp:rsidP=&quot;0016267E&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97338C">
        <w:rPr>
          <w:color w:val="000000"/>
        </w:rPr>
        <w:instrText xml:space="preserve"> </w:instrText>
      </w:r>
      <w:r w:rsidRPr="0097338C">
        <w:rPr>
          <w:color w:val="000000"/>
        </w:rPr>
        <w:fldChar w:fldCharType="separate"/>
      </w:r>
      <w:r w:rsidR="00083CF2" w:rsidRPr="00BE3BF1">
        <w:rPr>
          <w:noProof/>
          <w:position w:val="-8"/>
        </w:rPr>
        <w:pict w14:anchorId="37D47D89">
          <v:shape id="_x0000_i1027" type="#_x0000_t75" alt="" style="width:78.3pt;height:15.3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67E&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16267E&quot; wsp:rsidP=&quot;0016267E&quot;&gt;&lt;m:oMathPara&gt;&lt;m:oMath&gt;&lt;m:sSub&gt;&lt;m:sSubPr&gt;&lt;m:ctrlPr&gt;&lt;w:rPr&gt;&lt;w:rFonts w:ascii=&quot;Cambria Math&quot; w:h-ansi=&quot;Cambria Math&quot; w:cs=&quot;Times New Roman&quot;/&gt;&lt;wx:font wx:val=&quot;Cambria Math&quot;/&gt;&lt;w:i/&gt;&lt;w:color w:val=&quot;000000&quot;/&gt;&lt;/w:rPr&gt;&lt;/m:ctrlPr&gt;&lt;/m:sSubPr&gt;&lt;m:e&gt;&lt;m:r&gt;&lt;m:rPr&gt;&lt;m:sty m:val=&quot;bi&quot;/&gt;&lt;/m:rPr&gt;&lt;w:rPr&gt;&lt;w:rFonts w:ascii=&quot;Cambria Math&quot; w:h-ansi=&quot;Cambria Math&quot; w:cs=&quot;Times New Roman&quot;/&gt;&lt;wx:font wx:val=&quot;Cambria Math&quot;/&gt;&lt;w:b/&gt;&lt;w:i/&gt;&lt;w:color w:val=&quot;000000&quot;/&gt;&lt;/w:rPr&gt;&lt;m:t&gt;X&lt;/m:t&gt;&lt;/m:r&gt;&lt;/m:e&gt;&lt;m:sub&gt;&lt;m:r&gt;&lt;w:rPr&gt;&lt;w:rFonts w:ascii=&quot;Cambria Math&quot; w:h-ansi=&quot;Cambria Math&quot; w:cs=&quot;Times New Roman&quot;/&gt;&lt;wx:font wx:val=&quot;Cambria Math&quot;/&gt;&lt;w:i/&gt;&lt;w:color w:val=&quot;000000&quot;/&gt;&lt;/w:rPr&gt;&lt;m:t&gt;seg. &lt;/m:t&gt;&lt;/m:r&gt;&lt;/m:sub&gt;&lt;/m:sSub&gt;&lt;m:r&gt;&lt;w:rPr&gt;&lt;w:rFonts w:ascii=&quot;Cambria Math&quot; w:h-ansi=&quot;Cambria Math&quot; w:cs=&quot;Times New Roman&quot;/&gt;&lt;wx:font wx:val=&quot;Cambria Math&quot;/&gt;&lt;w:i/&gt;&lt;w:color w:val=&quot;000000&quot;/&gt;&lt;/w:rPr&gt;&lt;m:t&gt; ‚àà &lt;/m:t&gt;&lt;/m:r&gt;&lt;m:sSup&gt;&lt;m:sSupPr&gt;&lt;m:ctrlPr&gt;&lt;w:rPr&gt;&lt;w:rFonts w:ascii=&quot;Cambria Math&quot; w:h-ansi=&quot;Cambria Math&quot; w:cs=&quot;Times New Roman&quot;/&gt;&lt;wx:font wx:val=&quot;Cambria Math&quot;/&gt;&lt;w:i/&gt;&lt;w:color w:val=&quot;000000&quot;/&gt;&lt;/w:rPr&gt;&lt;/m:ctrlPr&gt;&lt;/m:sSupPr&gt;&lt;m:e&gt;&lt;m:r&gt;&lt;m:rPr&gt;&lt;m:scr m:val=&quot;double-struck&quot;/&gt;&lt;/m:rPr&gt;&lt;w:rPr&gt;&lt;w:rFonts w:ascii=&quot;Cambria Math&quot; w:h-ansi=&quot;Cambria Math&quot; w:cs=&quot;Times New Roman&quot;/&gt;&lt;wx:font wx:val=&quot;Cambria Math&quot;/&gt;&lt;w:i/&gt;&lt;w:color w:val=&quot;000000&quot;/&gt;&lt;/w:rPr&gt;&lt;m:t&gt;R&lt;/m:t&gt;&lt;/m:r&gt;&lt;/m:e&gt;&lt;m:sup&gt;&lt;m:r&gt;&lt;w:rPr&gt;&lt;w:rFonts w:ascii=&quot;Cambria Math&quot; w:h-ansi=&quot;Cambria Math&quot; w:cs=&quot;Times New Roman&quot;/&gt;&lt;wx:font wx:val=&quot;Cambria Math&quot;/&gt;&lt;w:i/&gt;&lt;w:color w:val=&quot;000000&quot;/&gt;&lt;/w:rPr&gt;&lt;m:t&gt; S √ó C &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Pr="0097338C">
        <w:rPr>
          <w:color w:val="000000"/>
        </w:rPr>
        <w:fldChar w:fldCharType="end"/>
      </w:r>
      <w:r w:rsidRPr="00BE3BF1">
        <w:rPr>
          <w:color w:val="000000"/>
        </w:rPr>
        <w:t xml:space="preserve">), </w:t>
      </w:r>
      <w:r w:rsidRPr="00BE3BF1">
        <w:rPr>
          <w:i/>
          <w:iCs/>
          <w:color w:val="000000"/>
        </w:rPr>
        <w:t xml:space="preserve">LSTM layers </w:t>
      </w:r>
      <w:r w:rsidRPr="00BE3BF1">
        <w:rPr>
          <w:color w:val="000000"/>
        </w:rPr>
        <w:t xml:space="preserve">with </w:t>
      </w:r>
      <w:r w:rsidRPr="00BE3BF1">
        <w:rPr>
          <w:i/>
          <w:iCs/>
          <w:color w:val="000000"/>
        </w:rPr>
        <w:t xml:space="preserve">TanH activation </w:t>
      </w:r>
      <w:r w:rsidRPr="00BE3BF1">
        <w:rPr>
          <w:color w:val="000000"/>
        </w:rPr>
        <w:t xml:space="preserve">to interpret the extracted features, a </w:t>
      </w:r>
      <w:r w:rsidRPr="00BE3BF1">
        <w:rPr>
          <w:i/>
          <w:iCs/>
          <w:color w:val="000000"/>
        </w:rPr>
        <w:t>dropout regularization layer</w:t>
      </w:r>
      <w:r w:rsidRPr="00BE3BF1">
        <w:rPr>
          <w:color w:val="000000"/>
        </w:rPr>
        <w:t xml:space="preserve">, a </w:t>
      </w:r>
      <w:r w:rsidRPr="00BE3BF1">
        <w:rPr>
          <w:i/>
          <w:iCs/>
          <w:color w:val="000000"/>
        </w:rPr>
        <w:t>ReLU activation layer</w:t>
      </w:r>
      <w:r w:rsidRPr="00BE3BF1">
        <w:rPr>
          <w:b/>
          <w:bCs/>
          <w:color w:val="000000"/>
        </w:rPr>
        <w:t xml:space="preserve">, </w:t>
      </w:r>
      <w:r w:rsidRPr="00BE3BF1">
        <w:rPr>
          <w:rStyle w:val="Strong"/>
          <w:b w:val="0"/>
          <w:bCs w:val="0"/>
          <w:color w:val="000000"/>
        </w:rPr>
        <w:t xml:space="preserve">and an output layer with </w:t>
      </w:r>
      <w:r w:rsidRPr="00BE3BF1">
        <w:rPr>
          <w:rStyle w:val="Strong"/>
          <w:b w:val="0"/>
          <w:bCs w:val="0"/>
          <w:i/>
          <w:iCs/>
          <w:color w:val="000000"/>
        </w:rPr>
        <w:t>Softmax activation</w:t>
      </w:r>
      <w:r w:rsidRPr="00BE3BF1">
        <w:rPr>
          <w:rStyle w:val="Strong"/>
          <w:b w:val="0"/>
          <w:bCs w:val="0"/>
          <w:color w:val="000000"/>
        </w:rPr>
        <w:t xml:space="preserve"> providing the probability distribution of each surgical task class</w:t>
      </w:r>
      <w:r w:rsidRPr="00BE3BF1">
        <w:rPr>
          <w:rStyle w:val="Strong"/>
          <w:color w:val="000000"/>
        </w:rPr>
        <w:t xml:space="preserve">. </w:t>
      </w:r>
      <w:r w:rsidRPr="00BE3BF1">
        <w:rPr>
          <w:color w:val="000000"/>
        </w:rPr>
        <w:t xml:space="preserve">The network weights </w:t>
      </w:r>
      <w:r w:rsidRPr="0097338C">
        <w:rPr>
          <w:rFonts w:eastAsia="MS Mincho"/>
          <w:color w:val="000000"/>
        </w:rPr>
        <w:fldChar w:fldCharType="begin"/>
      </w:r>
      <w:r w:rsidRPr="0097338C">
        <w:rPr>
          <w:rFonts w:eastAsia="MS Mincho"/>
          <w:color w:val="000000"/>
        </w:rPr>
        <w:instrText xml:space="preserve"> QUOTE </w:instrText>
      </w:r>
      <w:r w:rsidR="00083CF2" w:rsidRPr="00BE3BF1">
        <w:rPr>
          <w:noProof/>
          <w:position w:val="-6"/>
        </w:rPr>
        <w:pict w14:anchorId="627F0337">
          <v:shape id="_x0000_i1026" type="#_x0000_t75" alt="" style="width:8.1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1D2&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431D2&quot; wsp:rsidP=&quot;006431D2&quot;&gt;&lt;m:oMathPara&gt;&lt;m:oMath&gt;&lt;m:r&gt;&lt;m:rPr&gt;&lt;m:sty m:val=&quot;p&quot;/&gt;&lt;/m:rPr&gt;&lt;w:rPr&gt;&lt;w:rFonts w:ascii=&quot;Cambria Math&quot; w:fareast=&quot;Times New Roman&quot; w:h-ansi=&quot;Cambria Math&quot; w:cs=&quot;Times New Roman&quot;/&gt;&lt;wx:font wx:val=&quot;Cambria Math&quot;/&gt;&lt;w:color w:val=&quot;000000&quot;/&gt;&lt;/w:rPr&gt;&lt;m:t&gt;Œò&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97338C">
        <w:rPr>
          <w:rFonts w:eastAsia="MS Mincho"/>
          <w:color w:val="000000"/>
        </w:rPr>
        <w:instrText xml:space="preserve"> </w:instrText>
      </w:r>
      <w:r w:rsidRPr="0097338C">
        <w:rPr>
          <w:rFonts w:eastAsia="MS Mincho"/>
          <w:color w:val="000000"/>
        </w:rPr>
        <w:fldChar w:fldCharType="separate"/>
      </w:r>
      <w:r w:rsidR="00083CF2" w:rsidRPr="00BE3BF1">
        <w:rPr>
          <w:noProof/>
          <w:position w:val="-6"/>
        </w:rPr>
        <w:pict w14:anchorId="6D29E932">
          <v:shape id="_x0000_i1025" type="#_x0000_t75" alt="" style="width:8.1pt;height:14.4pt;mso-width-percent:0;mso-height-percent:0;mso-width-percent:0;mso-height-percent:0" equationxml="&lt;?xml version=&quot;1.0&quot; encoding=&quot;UTF-8&quot; standalone=&quot;yes&quot;?&gt;&#13;&#10;&lt;?mso-application progid=&quot;Word.Document&quot;?&gt;&#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2&quot;/&gt;&lt;w:doNotEmbedSystemFonts/&gt;&lt;w:activeWritingStyle w:lang=&quot;EN-GB&quot; w:vendorID=&quot;64&quot; w:dllVersion=&quot;0&quot; w:nlCheck=&quot;on&quot; w:optionSet=&quot;0&quot;/&gt;&lt;w:activeWritingStyle w:lang=&quot;EN-US&quot; w:vendorID=&quot;64&quot; w:dllVersion=&quot;0&quot; w:nlCheck=&quot;on&quot; w:optionSet=&quot;0&quot;/&gt;&lt;w:activeWritingStyle w:lang=&quot;EN-CA&quot; w:vendorID=&quot;64&quot; w:dllVersion=&quot;0&quot; w:nlCheck=&quot;on&quot; w:optionSet=&quot;0&quot;/&gt;&lt;w:activeWritingStyle w:lang=&quot;FR&quot; w:vendorID=&quot;64&quot; w:dllVersion=&quot;0&quot; w:nlCheck=&quot;on&quot; w:optionSet=&quot;0&quot;/&gt;&lt;w:activeWritingStyle w:lang=&quot;FR&quot; w:vendorID=&quot;64&quot; w:dllVersion=&quot;6&quot; w:nlCheck=&quot;on&quot; w:optionSet=&quot;1&quot;/&gt;&lt;w:activeWritingStyle w:lang=&quot;EN-US&quot; w:vendorID=&quot;64&quot; w:dllVersion=&quot;6&quot; w:nlCheck=&quot;on&quot; w:optionSet=&quot;1&quot;/&gt;&lt;w:activeWritingStyle w:lang=&quot;EN-CA&quot; w:vendorID=&quot;64&quot; w:dllVersion=&quot;6&quot; w:nlCheck=&quot;on&quot; w:optionSet=&quot;1&quot;/&gt;&lt;w:activeWritingStyle w:lang=&quot;EN-GB&quot; w:vendorID=&quot;64&quot; w:dllVersion=&quot;6&quot; w:nlCheck=&quot;on&quot; w:optionSet=&quot;1&quot;/&gt;&lt;w:defaultTabStop w:val=&quot;720&quot;/&gt;&lt;w:punctuationKerning/&gt;&lt;w:characterSpacingControl w:val=&quot;DontCompress&quot;/&gt;&lt;w:optimizeForBrowser/&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EN.InstantFormat&quot; w:val=&quot;&amp;lt;ENInstantFormat&gt;&amp;lt;Enabled&gt;1&amp;lt;/Enabled&gt;&amp;lt;ScanUnformatted&gt;1&amp;lt;/ScanUnformatted&gt;&amp;lt;ScanChanges&gt;1&amp;lt;/ScanChanges&gt;&amp;lt;Suspended&gt;0&amp;lt;/Suspended&gt;&amp;lt;/ENInstantFormat&gt;&quot;/&gt;&lt;w:docVar w:name=&quot;EN.Layout&quot; w:val=&quot;&amp;lt;ENLayout&gt;&amp;lt;Style&gt;Numbered&amp;lt;/Style&gt;&amp;lt;LeftDelim&gt;{&amp;lt;/LeftDelim&gt;&amp;lt;RightDelim&gt;}&amp;lt;/RightDelim&gt;&amp;lt;FontName&gt;Times New Roman&amp;lt;/FontName&gt;&amp;lt;FontSize&gt;12&amp;lt;/FontSize&gt;&amp;lt;ReflistTitle&gt;&amp;lt;/ReflistTitle&gt;&amp;lt;StartingRefnum&gt;1&amp;lt;/StartingRefnum&gt;&amp;lt;FirstLineIndent&gt;0&amp;lt;/FirstLineIndent&gt;&amp;lt;HangingIndent&gt;720&amp;lt;/HangingIndent&gt;&amp;lt;LineSpacing&gt;0&amp;lt;/LineSpacing&gt;&amp;lt;SpaceAfter&gt;0&amp;lt;/SpaceAfter&gt;&amp;lt;HyperlinksEnabled&gt;1&amp;lt;/HyperlinksEnabled&gt;&amp;lt;HyperlinksVisible&gt;1&amp;lt;/HyperlinksVisible&gt;&amp;lt;EnableBibliographyCategories&gt;0&amp;lt;/EnableBibliographyCategories&gt;&amp;lt;/ENLayout&gt;&quot;/&gt;&lt;w:docVar w:name=&quot;EN.Libraries&quot; w:val=&quot;&amp;lt;Libraries&gt;&amp;lt;item db-id=&amp;quot;txwz9ete6xt52ne99fpxxswnaxrstx9xtexp&amp;quot;&gt;SmartForceps AI Library&amp;lt;record-ids&gt;&amp;lt;item&gt;1&amp;lt;/item&gt;&amp;lt;item&gt;2&amp;lt;/item&gt;&amp;lt;item&gt;3&amp;lt;/item&gt;&amp;lt;item&gt;4&amp;lt;/item&gt;&amp;lt;item&gt;5&amp;lt;/item&gt;&amp;lt;item&gt;7&amp;lt;/item&gt;&amp;lt;item&gt;9&amp;lt;/item&gt;&amp;lt;item&gt;10&amp;lt;/item&gt;&amp;lt;item&gt;17&amp;lt;/item&gt;&amp;lt;item&gt;18&amp;lt;/item&gt;&amp;lt;item&gt;19&amp;lt;/item&gt;&amp;lt;item&gt;20&amp;lt;/item&gt;&amp;lt;item&gt;21&amp;lt;/item&gt;&amp;lt;item&gt;23&amp;lt;/item&gt;&amp;lt;item&gt;24&amp;lt;/item&gt;&amp;lt;item&gt;28&amp;lt;/item&gt;&amp;lt;item&gt;29&amp;lt;/item&gt;&amp;lt;item&gt;30&amp;lt;/item&gt;&amp;lt;item&gt;31&amp;lt;/item&gt;&amp;lt;item&gt;32&amp;lt;/item&gt;&amp;lt;item&gt;37&amp;lt;/item&gt;&amp;lt;item&gt;38&amp;lt;/item&gt;&amp;lt;item&gt;39&amp;lt;/item&gt;&amp;lt;item&gt;40&amp;lt;/item&gt;&amp;lt;item&gt;41&amp;lt;/item&gt;&amp;lt;/record-ids&gt;&amp;lt;/item&gt;&amp;lt;/Libraries&gt;&quot;/&gt;&lt;/w:docVars&gt;&lt;wsp:rsids&gt;&lt;wsp:rsidRoot wsp:val=&quot;005658ED&quot;/&gt;&lt;wsp:rsid wsp:val=&quot;0000018D&quot;/&gt;&lt;wsp:rsid wsp:val=&quot;000005D7&quot;/&gt;&lt;wsp:rsid wsp:val=&quot;000013CF&quot;/&gt;&lt;wsp:rsid wsp:val=&quot;00001904&quot;/&gt;&lt;wsp:rsid wsp:val=&quot;00001B9E&quot;/&gt;&lt;wsp:rsid wsp:val=&quot;00002508&quot;/&gt;&lt;wsp:rsid wsp:val=&quot;000025BF&quot;/&gt;&lt;wsp:rsid wsp:val=&quot;000037D5&quot;/&gt;&lt;wsp:rsid wsp:val=&quot;00003A1E&quot;/&gt;&lt;wsp:rsid wsp:val=&quot;00003DAF&quot;/&gt;&lt;wsp:rsid wsp:val=&quot;00003ED2&quot;/&gt;&lt;wsp:rsid wsp:val=&quot;00003F87&quot;/&gt;&lt;wsp:rsid wsp:val=&quot;0000671E&quot;/&gt;&lt;wsp:rsid wsp:val=&quot;000071B7&quot;/&gt;&lt;wsp:rsid wsp:val=&quot;000074A0&quot;/&gt;&lt;wsp:rsid wsp:val=&quot;00007C67&quot;/&gt;&lt;wsp:rsid wsp:val=&quot;00010B1D&quot;/&gt;&lt;wsp:rsid wsp:val=&quot;00010FF3&quot;/&gt;&lt;wsp:rsid wsp:val=&quot;000115D8&quot;/&gt;&lt;wsp:rsid wsp:val=&quot;00012013&quot;/&gt;&lt;wsp:rsid wsp:val=&quot;00012424&quot;/&gt;&lt;wsp:rsid wsp:val=&quot;000127E6&quot;/&gt;&lt;wsp:rsid wsp:val=&quot;0001333A&quot;/&gt;&lt;wsp:rsid wsp:val=&quot;000134C1&quot;/&gt;&lt;wsp:rsid wsp:val=&quot;00013A55&quot;/&gt;&lt;wsp:rsid wsp:val=&quot;00013FFE&quot;/&gt;&lt;wsp:rsid wsp:val=&quot;0001424A&quot;/&gt;&lt;wsp:rsid wsp:val=&quot;00014260&quot;/&gt;&lt;wsp:rsid wsp:val=&quot;000143CE&quot;/&gt;&lt;wsp:rsid wsp:val=&quot;00017FBB&quot;/&gt;&lt;wsp:rsid wsp:val=&quot;00020288&quot;/&gt;&lt;wsp:rsid wsp:val=&quot;00020948&quot;/&gt;&lt;wsp:rsid wsp:val=&quot;00020A14&quot;/&gt;&lt;wsp:rsid wsp:val=&quot;00021B21&quot;/&gt;&lt;wsp:rsid wsp:val=&quot;00022AFA&quot;/&gt;&lt;wsp:rsid wsp:val=&quot;000243B4&quot;/&gt;&lt;wsp:rsid wsp:val=&quot;000249DA&quot;/&gt;&lt;wsp:rsid wsp:val=&quot;00024AF4&quot;/&gt;&lt;wsp:rsid wsp:val=&quot;00024E8A&quot;/&gt;&lt;wsp:rsid wsp:val=&quot;000252FE&quot;/&gt;&lt;wsp:rsid wsp:val=&quot;00031608&quot;/&gt;&lt;wsp:rsid wsp:val=&quot;0003175C&quot;/&gt;&lt;wsp:rsid wsp:val=&quot;00032266&quot;/&gt;&lt;wsp:rsid wsp:val=&quot;00032E13&quot;/&gt;&lt;wsp:rsid wsp:val=&quot;00033643&quot;/&gt;&lt;wsp:rsid wsp:val=&quot;000341EF&quot;/&gt;&lt;wsp:rsid wsp:val=&quot;000351D0&quot;/&gt;&lt;wsp:rsid wsp:val=&quot;00035245&quot;/&gt;&lt;wsp:rsid wsp:val=&quot;000356B9&quot;/&gt;&lt;wsp:rsid wsp:val=&quot;00035718&quot;/&gt;&lt;wsp:rsid wsp:val=&quot;00035E26&quot;/&gt;&lt;wsp:rsid wsp:val=&quot;00035EEA&quot;/&gt;&lt;wsp:rsid wsp:val=&quot;00036149&quot;/&gt;&lt;wsp:rsid wsp:val=&quot;000400A2&quot;/&gt;&lt;wsp:rsid wsp:val=&quot;0004098B&quot;/&gt;&lt;wsp:rsid wsp:val=&quot;00040B28&quot;/&gt;&lt;wsp:rsid wsp:val=&quot;00041A19&quot;/&gt;&lt;wsp:rsid wsp:val=&quot;00041FFD&quot;/&gt;&lt;wsp:rsid wsp:val=&quot;00042984&quot;/&gt;&lt;wsp:rsid wsp:val=&quot;00042D52&quot;/&gt;&lt;wsp:rsid wsp:val=&quot;0004364D&quot;/&gt;&lt;wsp:rsid wsp:val=&quot;0004377D&quot;/&gt;&lt;wsp:rsid wsp:val=&quot;00043810&quot;/&gt;&lt;wsp:rsid wsp:val=&quot;0004457D&quot;/&gt;&lt;wsp:rsid wsp:val=&quot;0004470C&quot;/&gt;&lt;wsp:rsid wsp:val=&quot;00044973&quot;/&gt;&lt;wsp:rsid wsp:val=&quot;000452DD&quot;/&gt;&lt;wsp:rsid wsp:val=&quot;000454AB&quot;/&gt;&lt;wsp:rsid wsp:val=&quot;000458FF&quot;/&gt;&lt;wsp:rsid wsp:val=&quot;00045B7B&quot;/&gt;&lt;wsp:rsid wsp:val=&quot;00045E65&quot;/&gt;&lt;wsp:rsid wsp:val=&quot;00046D6E&quot;/&gt;&lt;wsp:rsid wsp:val=&quot;000477EB&quot;/&gt;&lt;wsp:rsid wsp:val=&quot;000479DF&quot;/&gt;&lt;wsp:rsid wsp:val=&quot;00047DE0&quot;/&gt;&lt;wsp:rsid wsp:val=&quot;00050374&quot;/&gt;&lt;wsp:rsid wsp:val=&quot;0005082E&quot;/&gt;&lt;wsp:rsid wsp:val=&quot;00050D65&quot;/&gt;&lt;wsp:rsid wsp:val=&quot;00051265&quot;/&gt;&lt;wsp:rsid wsp:val=&quot;00051D99&quot;/&gt;&lt;wsp:rsid wsp:val=&quot;00051F18&quot;/&gt;&lt;wsp:rsid wsp:val=&quot;00053165&quot;/&gt;&lt;wsp:rsid wsp:val=&quot;00053736&quot;/&gt;&lt;wsp:rsid wsp:val=&quot;0005383D&quot;/&gt;&lt;wsp:rsid wsp:val=&quot;00054736&quot;/&gt;&lt;wsp:rsid wsp:val=&quot;000557EA&quot;/&gt;&lt;wsp:rsid wsp:val=&quot;0005596D&quot;/&gt;&lt;wsp:rsid wsp:val=&quot;00055DFF&quot;/&gt;&lt;wsp:rsid wsp:val=&quot;00055EA4&quot;/&gt;&lt;wsp:rsid wsp:val=&quot;00057575&quot;/&gt;&lt;wsp:rsid wsp:val=&quot;000575AE&quot;/&gt;&lt;wsp:rsid wsp:val=&quot;00057AA0&quot;/&gt;&lt;wsp:rsid wsp:val=&quot;00057AFD&quot;/&gt;&lt;wsp:rsid wsp:val=&quot;00057CD9&quot;/&gt;&lt;wsp:rsid wsp:val=&quot;00060891&quot;/&gt;&lt;wsp:rsid wsp:val=&quot;00060E9F&quot;/&gt;&lt;wsp:rsid wsp:val=&quot;000617D5&quot;/&gt;&lt;wsp:rsid wsp:val=&quot;00061F06&quot;/&gt;&lt;wsp:rsid wsp:val=&quot;00062137&quot;/&gt;&lt;wsp:rsid wsp:val=&quot;00062773&quot;/&gt;&lt;wsp:rsid wsp:val=&quot;00062CBA&quot;/&gt;&lt;wsp:rsid wsp:val=&quot;00062ED2&quot;/&gt;&lt;wsp:rsid wsp:val=&quot;00063073&quot;/&gt;&lt;wsp:rsid wsp:val=&quot;00063ACC&quot;/&gt;&lt;wsp:rsid wsp:val=&quot;00063AFD&quot;/&gt;&lt;wsp:rsid wsp:val=&quot;00064276&quot;/&gt;&lt;wsp:rsid wsp:val=&quot;00064FCF&quot;/&gt;&lt;wsp:rsid wsp:val=&quot;00065023&quot;/&gt;&lt;wsp:rsid wsp:val=&quot;0006565F&quot;/&gt;&lt;wsp:rsid wsp:val=&quot;000666CF&quot;/&gt;&lt;wsp:rsid wsp:val=&quot;000668DF&quot;/&gt;&lt;wsp:rsid wsp:val=&quot;00067347&quot;/&gt;&lt;wsp:rsid wsp:val=&quot;000678C8&quot;/&gt;&lt;wsp:rsid wsp:val=&quot;00067935&quot;/&gt;&lt;wsp:rsid wsp:val=&quot;000679ED&quot;/&gt;&lt;wsp:rsid wsp:val=&quot;00067C32&quot;/&gt;&lt;wsp:rsid wsp:val=&quot;00070491&quot;/&gt;&lt;wsp:rsid wsp:val=&quot;000706FE&quot;/&gt;&lt;wsp:rsid wsp:val=&quot;00070D6A&quot;/&gt;&lt;wsp:rsid wsp:val=&quot;00071275&quot;/&gt;&lt;wsp:rsid wsp:val=&quot;000713C7&quot;/&gt;&lt;wsp:rsid wsp:val=&quot;000716BC&quot;/&gt;&lt;wsp:rsid wsp:val=&quot;0007173D&quot;/&gt;&lt;wsp:rsid wsp:val=&quot;00071F5C&quot;/&gt;&lt;wsp:rsid wsp:val=&quot;000723CA&quot;/&gt;&lt;wsp:rsid wsp:val=&quot;00072B99&quot;/&gt;&lt;wsp:rsid wsp:val=&quot;0007385E&quot;/&gt;&lt;wsp:rsid wsp:val=&quot;00073CEF&quot;/&gt;&lt;wsp:rsid wsp:val=&quot;00073DB4&quot;/&gt;&lt;wsp:rsid wsp:val=&quot;00074BA6&quot;/&gt;&lt;wsp:rsid wsp:val=&quot;00074D7F&quot;/&gt;&lt;wsp:rsid wsp:val=&quot;0007522D&quot;/&gt;&lt;wsp:rsid wsp:val=&quot;00075BDF&quot;/&gt;&lt;wsp:rsid wsp:val=&quot;00075D7D&quot;/&gt;&lt;wsp:rsid wsp:val=&quot;00077584&quot;/&gt;&lt;wsp:rsid wsp:val=&quot;00077C93&quot;/&gt;&lt;wsp:rsid wsp:val=&quot;0008024C&quot;/&gt;&lt;wsp:rsid wsp:val=&quot;00081913&quot;/&gt;&lt;wsp:rsid wsp:val=&quot;00081CC5&quot;/&gt;&lt;wsp:rsid wsp:val=&quot;0008300F&quot;/&gt;&lt;wsp:rsid wsp:val=&quot;00083373&quot;/&gt;&lt;wsp:rsid wsp:val=&quot;00084363&quot;/&gt;&lt;wsp:rsid wsp:val=&quot;00084704&quot;/&gt;&lt;wsp:rsid wsp:val=&quot;000851B4&quot;/&gt;&lt;wsp:rsid wsp:val=&quot;00085274&quot;/&gt;&lt;wsp:rsid wsp:val=&quot;000855C9&quot;/&gt;&lt;wsp:rsid wsp:val=&quot;00085DED&quot;/&gt;&lt;wsp:rsid wsp:val=&quot;00085FA6&quot;/&gt;&lt;wsp:rsid wsp:val=&quot;00086BAE&quot;/&gt;&lt;wsp:rsid wsp:val=&quot;0008757D&quot;/&gt;&lt;wsp:rsid wsp:val=&quot;00090009&quot;/&gt;&lt;wsp:rsid wsp:val=&quot;000906B9&quot;/&gt;&lt;wsp:rsid wsp:val=&quot;00090848&quot;/&gt;&lt;wsp:rsid wsp:val=&quot;00090D44&quot;/&gt;&lt;wsp:rsid wsp:val=&quot;00090DBA&quot;/&gt;&lt;wsp:rsid wsp:val=&quot;00091997&quot;/&gt;&lt;wsp:rsid wsp:val=&quot;00091DBD&quot;/&gt;&lt;wsp:rsid wsp:val=&quot;00092ABE&quot;/&gt;&lt;wsp:rsid wsp:val=&quot;00092C5C&quot;/&gt;&lt;wsp:rsid wsp:val=&quot;00094808&quot;/&gt;&lt;wsp:rsid wsp:val=&quot;00094954&quot;/&gt;&lt;wsp:rsid wsp:val=&quot;00097645&quot;/&gt;&lt;wsp:rsid wsp:val=&quot;00097710&quot;/&gt;&lt;wsp:rsid wsp:val=&quot;000A03E4&quot;/&gt;&lt;wsp:rsid wsp:val=&quot;000A04FD&quot;/&gt;&lt;wsp:rsid wsp:val=&quot;000A067C&quot;/&gt;&lt;wsp:rsid wsp:val=&quot;000A09C7&quot;/&gt;&lt;wsp:rsid wsp:val=&quot;000A1CBE&quot;/&gt;&lt;wsp:rsid wsp:val=&quot;000A2B4A&quot;/&gt;&lt;wsp:rsid wsp:val=&quot;000A2EA7&quot;/&gt;&lt;wsp:rsid wsp:val=&quot;000A3891&quot;/&gt;&lt;wsp:rsid wsp:val=&quot;000A5310&quot;/&gt;&lt;wsp:rsid wsp:val=&quot;000A53B5&quot;/&gt;&lt;wsp:rsid wsp:val=&quot;000A5A37&quot;/&gt;&lt;wsp:rsid wsp:val=&quot;000A5DAA&quot;/&gt;&lt;wsp:rsid wsp:val=&quot;000A5F57&quot;/&gt;&lt;wsp:rsid wsp:val=&quot;000A6A0D&quot;/&gt;&lt;wsp:rsid wsp:val=&quot;000A7112&quot;/&gt;&lt;wsp:rsid wsp:val=&quot;000A7A5A&quot;/&gt;&lt;wsp:rsid wsp:val=&quot;000A7DA2&quot;/&gt;&lt;wsp:rsid wsp:val=&quot;000B0D54&quot;/&gt;&lt;wsp:rsid wsp:val=&quot;000B1049&quot;/&gt;&lt;wsp:rsid wsp:val=&quot;000B22ED&quot;/&gt;&lt;wsp:rsid wsp:val=&quot;000B3739&quot;/&gt;&lt;wsp:rsid wsp:val=&quot;000B3B9F&quot;/&gt;&lt;wsp:rsid wsp:val=&quot;000B4187&quot;/&gt;&lt;wsp:rsid wsp:val=&quot;000B555D&quot;/&gt;&lt;wsp:rsid wsp:val=&quot;000B5D52&quot;/&gt;&lt;wsp:rsid wsp:val=&quot;000B6E22&quot;/&gt;&lt;wsp:rsid wsp:val=&quot;000B6EC9&quot;/&gt;&lt;wsp:rsid wsp:val=&quot;000C0980&quot;/&gt;&lt;wsp:rsid wsp:val=&quot;000C0A79&quot;/&gt;&lt;wsp:rsid wsp:val=&quot;000C2474&quot;/&gt;&lt;wsp:rsid wsp:val=&quot;000C2499&quot;/&gt;&lt;wsp:rsid wsp:val=&quot;000C2B52&quot;/&gt;&lt;wsp:rsid wsp:val=&quot;000C31BC&quot;/&gt;&lt;wsp:rsid wsp:val=&quot;000C3409&quot;/&gt;&lt;wsp:rsid wsp:val=&quot;000C39C3&quot;/&gt;&lt;wsp:rsid wsp:val=&quot;000C3C5B&quot;/&gt;&lt;wsp:rsid wsp:val=&quot;000C40AA&quot;/&gt;&lt;wsp:rsid wsp:val=&quot;000C42B2&quot;/&gt;&lt;wsp:rsid wsp:val=&quot;000C479D&quot;/&gt;&lt;wsp:rsid wsp:val=&quot;000C47DC&quot;/&gt;&lt;wsp:rsid wsp:val=&quot;000C514E&quot;/&gt;&lt;wsp:rsid wsp:val=&quot;000C5372&quot;/&gt;&lt;wsp:rsid wsp:val=&quot;000C55AD&quot;/&gt;&lt;wsp:rsid wsp:val=&quot;000C5F47&quot;/&gt;&lt;wsp:rsid wsp:val=&quot;000C7C36&quot;/&gt;&lt;wsp:rsid wsp:val=&quot;000D0109&quot;/&gt;&lt;wsp:rsid wsp:val=&quot;000D03C6&quot;/&gt;&lt;wsp:rsid wsp:val=&quot;000D095B&quot;/&gt;&lt;wsp:rsid wsp:val=&quot;000D184D&quot;/&gt;&lt;wsp:rsid wsp:val=&quot;000D3494&quot;/&gt;&lt;wsp:rsid wsp:val=&quot;000D3678&quot;/&gt;&lt;wsp:rsid wsp:val=&quot;000D3CB9&quot;/&gt;&lt;wsp:rsid wsp:val=&quot;000D4382&quot;/&gt;&lt;wsp:rsid wsp:val=&quot;000D4743&quot;/&gt;&lt;wsp:rsid wsp:val=&quot;000D532B&quot;/&gt;&lt;wsp:rsid wsp:val=&quot;000D6AF4&quot;/&gt;&lt;wsp:rsid wsp:val=&quot;000D6D95&quot;/&gt;&lt;wsp:rsid wsp:val=&quot;000E04A7&quot;/&gt;&lt;wsp:rsid wsp:val=&quot;000E1319&quot;/&gt;&lt;wsp:rsid wsp:val=&quot;000E2066&quot;/&gt;&lt;wsp:rsid wsp:val=&quot;000E252A&quot;/&gt;&lt;wsp:rsid wsp:val=&quot;000E2BA5&quot;/&gt;&lt;wsp:rsid wsp:val=&quot;000E2BB2&quot;/&gt;&lt;wsp:rsid wsp:val=&quot;000E2F53&quot;/&gt;&lt;wsp:rsid wsp:val=&quot;000E335A&quot;/&gt;&lt;wsp:rsid wsp:val=&quot;000E338C&quot;/&gt;&lt;wsp:rsid wsp:val=&quot;000E41DA&quot;/&gt;&lt;wsp:rsid wsp:val=&quot;000E428A&quot;/&gt;&lt;wsp:rsid wsp:val=&quot;000E56E9&quot;/&gt;&lt;wsp:rsid wsp:val=&quot;000E598C&quot;/&gt;&lt;wsp:rsid wsp:val=&quot;000E6603&quot;/&gt;&lt;wsp:rsid wsp:val=&quot;000E6FE5&quot;/&gt;&lt;wsp:rsid wsp:val=&quot;000E79B6&quot;/&gt;&lt;wsp:rsid wsp:val=&quot;000E7B53&quot;/&gt;&lt;wsp:rsid wsp:val=&quot;000E7B61&quot;/&gt;&lt;wsp:rsid wsp:val=&quot;000F0C2C&quot;/&gt;&lt;wsp:rsid wsp:val=&quot;000F1632&quot;/&gt;&lt;wsp:rsid wsp:val=&quot;000F1D95&quot;/&gt;&lt;wsp:rsid wsp:val=&quot;000F4587&quot;/&gt;&lt;wsp:rsid wsp:val=&quot;000F4AA8&quot;/&gt;&lt;wsp:rsid wsp:val=&quot;0010015B&quot;/&gt;&lt;wsp:rsid wsp:val=&quot;00101294&quot;/&gt;&lt;wsp:rsid wsp:val=&quot;00101B70&quot;/&gt;&lt;wsp:rsid wsp:val=&quot;00101E27&quot;/&gt;&lt;wsp:rsid wsp:val=&quot;00101ED2&quot;/&gt;&lt;wsp:rsid wsp:val=&quot;001032E8&quot;/&gt;&lt;wsp:rsid wsp:val=&quot;00104739&quot;/&gt;&lt;wsp:rsid wsp:val=&quot;00104948&quot;/&gt;&lt;wsp:rsid wsp:val=&quot;00104A9F&quot;/&gt;&lt;wsp:rsid wsp:val=&quot;00104CB0&quot;/&gt;&lt;wsp:rsid wsp:val=&quot;00104EFC&quot;/&gt;&lt;wsp:rsid wsp:val=&quot;001057D6&quot;/&gt;&lt;wsp:rsid wsp:val=&quot;0010672F&quot;/&gt;&lt;wsp:rsid wsp:val=&quot;00106840&quot;/&gt;&lt;wsp:rsid wsp:val=&quot;00106A9A&quot;/&gt;&lt;wsp:rsid wsp:val=&quot;00106AA7&quot;/&gt;&lt;wsp:rsid wsp:val=&quot;00107533&quot;/&gt;&lt;wsp:rsid wsp:val=&quot;00107C0D&quot;/&gt;&lt;wsp:rsid wsp:val=&quot;00110003&quot;/&gt;&lt;wsp:rsid wsp:val=&quot;00111379&quot;/&gt;&lt;wsp:rsid wsp:val=&quot;001121CA&quot;/&gt;&lt;wsp:rsid wsp:val=&quot;00112669&quot;/&gt;&lt;wsp:rsid wsp:val=&quot;00112B88&quot;/&gt;&lt;wsp:rsid wsp:val=&quot;001130A0&quot;/&gt;&lt;wsp:rsid wsp:val=&quot;001131AB&quot;/&gt;&lt;wsp:rsid wsp:val=&quot;0011379E&quot;/&gt;&lt;wsp:rsid wsp:val=&quot;00114447&quot;/&gt;&lt;wsp:rsid wsp:val=&quot;00115645&quot;/&gt;&lt;wsp:rsid wsp:val=&quot;00115BE4&quot;/&gt;&lt;wsp:rsid wsp:val=&quot;001169A2&quot;/&gt;&lt;wsp:rsid wsp:val=&quot;00117CC0&quot;/&gt;&lt;wsp:rsid wsp:val=&quot;00117E22&quot;/&gt;&lt;wsp:rsid wsp:val=&quot;001209B6&quot;/&gt;&lt;wsp:rsid wsp:val=&quot;00120A7D&quot;/&gt;&lt;wsp:rsid wsp:val=&quot;00120FEF&quot;/&gt;&lt;wsp:rsid wsp:val=&quot;00122AB4&quot;/&gt;&lt;wsp:rsid wsp:val=&quot;00122B30&quot;/&gt;&lt;wsp:rsid wsp:val=&quot;00122BA9&quot;/&gt;&lt;wsp:rsid wsp:val=&quot;0012328F&quot;/&gt;&lt;wsp:rsid wsp:val=&quot;00123C23&quot;/&gt;&lt;wsp:rsid wsp:val=&quot;00124281&quot;/&gt;&lt;wsp:rsid wsp:val=&quot;001247A9&quot;/&gt;&lt;wsp:rsid wsp:val=&quot;00124FF6&quot;/&gt;&lt;wsp:rsid wsp:val=&quot;0012534C&quot;/&gt;&lt;wsp:rsid wsp:val=&quot;001257BB&quot;/&gt;&lt;wsp:rsid wsp:val=&quot;00125AAE&quot;/&gt;&lt;wsp:rsid wsp:val=&quot;00125FC1&quot;/&gt;&lt;wsp:rsid wsp:val=&quot;001263F4&quot;/&gt;&lt;wsp:rsid wsp:val=&quot;00126897&quot;/&gt;&lt;wsp:rsid wsp:val=&quot;001277F2&quot;/&gt;&lt;wsp:rsid wsp:val=&quot;00130673&quot;/&gt;&lt;wsp:rsid wsp:val=&quot;00131357&quot;/&gt;&lt;wsp:rsid wsp:val=&quot;001315D3&quot;/&gt;&lt;wsp:rsid wsp:val=&quot;00132719&quot;/&gt;&lt;wsp:rsid wsp:val=&quot;00133495&quot;/&gt;&lt;wsp:rsid wsp:val=&quot;00133BC5&quot;/&gt;&lt;wsp:rsid wsp:val=&quot;001349FD&quot;/&gt;&lt;wsp:rsid wsp:val=&quot;0013576B&quot;/&gt;&lt;wsp:rsid wsp:val=&quot;00135C57&quot;/&gt;&lt;wsp:rsid wsp:val=&quot;00135DD7&quot;/&gt;&lt;wsp:rsid wsp:val=&quot;00136016&quot;/&gt;&lt;wsp:rsid wsp:val=&quot;0013775A&quot;/&gt;&lt;wsp:rsid wsp:val=&quot;00137FFD&quot;/&gt;&lt;wsp:rsid wsp:val=&quot;001401F4&quot;/&gt;&lt;wsp:rsid wsp:val=&quot;0014025E&quot;/&gt;&lt;wsp:rsid wsp:val=&quot;001404A0&quot;/&gt;&lt;wsp:rsid wsp:val=&quot;00140654&quot;/&gt;&lt;wsp:rsid wsp:val=&quot;00140685&quot;/&gt;&lt;wsp:rsid wsp:val=&quot;0014162C&quot;/&gt;&lt;wsp:rsid wsp:val=&quot;0014185B&quot;/&gt;&lt;wsp:rsid wsp:val=&quot;00141BF9&quot;/&gt;&lt;wsp:rsid wsp:val=&quot;00142315&quot;/&gt;&lt;wsp:rsid wsp:val=&quot;00143F92&quot;/&gt;&lt;wsp:rsid wsp:val=&quot;00144421&quot;/&gt;&lt;wsp:rsid wsp:val=&quot;001444F0&quot;/&gt;&lt;wsp:rsid wsp:val=&quot;00144673&quot;/&gt;&lt;wsp:rsid wsp:val=&quot;0014531D&quot;/&gt;&lt;wsp:rsid wsp:val=&quot;00145A7C&quot;/&gt;&lt;wsp:rsid wsp:val=&quot;00147F4E&quot;/&gt;&lt;wsp:rsid wsp:val=&quot;00151594&quot;/&gt;&lt;wsp:rsid wsp:val=&quot;0015228D&quot;/&gt;&lt;wsp:rsid wsp:val=&quot;001526C5&quot;/&gt;&lt;wsp:rsid wsp:val=&quot;00152835&quot;/&gt;&lt;wsp:rsid wsp:val=&quot;00152A3C&quot;/&gt;&lt;wsp:rsid wsp:val=&quot;00152E65&quot;/&gt;&lt;wsp:rsid wsp:val=&quot;0015358D&quot;/&gt;&lt;wsp:rsid wsp:val=&quot;001536D0&quot;/&gt;&lt;wsp:rsid wsp:val=&quot;00154841&quot;/&gt;&lt;wsp:rsid wsp:val=&quot;00154BCA&quot;/&gt;&lt;wsp:rsid wsp:val=&quot;0015735E&quot;/&gt;&lt;wsp:rsid wsp:val=&quot;00157989&quot;/&gt;&lt;wsp:rsid wsp:val=&quot;001579E8&quot;/&gt;&lt;wsp:rsid wsp:val=&quot;001606CD&quot;/&gt;&lt;wsp:rsid wsp:val=&quot;00160F8D&quot;/&gt;&lt;wsp:rsid wsp:val=&quot;00161BF0&quot;/&gt;&lt;wsp:rsid wsp:val=&quot;001628BD&quot;/&gt;&lt;wsp:rsid wsp:val=&quot;0016479B&quot;/&gt;&lt;wsp:rsid wsp:val=&quot;001649D6&quot;/&gt;&lt;wsp:rsid wsp:val=&quot;0016502D&quot;/&gt;&lt;wsp:rsid wsp:val=&quot;00165784&quot;/&gt;&lt;wsp:rsid wsp:val=&quot;0016594E&quot;/&gt;&lt;wsp:rsid wsp:val=&quot;00165C7C&quot;/&gt;&lt;wsp:rsid wsp:val=&quot;00166DD5&quot;/&gt;&lt;wsp:rsid wsp:val=&quot;00166EEB&quot;/&gt;&lt;wsp:rsid wsp:val=&quot;001672F2&quot;/&gt;&lt;wsp:rsid wsp:val=&quot;001676EF&quot;/&gt;&lt;wsp:rsid wsp:val=&quot;00167DAB&quot;/&gt;&lt;wsp:rsid wsp:val=&quot;001708A3&quot;/&gt;&lt;wsp:rsid wsp:val=&quot;001712F9&quot;/&gt;&lt;wsp:rsid wsp:val=&quot;001720D3&quot;/&gt;&lt;wsp:rsid wsp:val=&quot;00172932&quot;/&gt;&lt;wsp:rsid wsp:val=&quot;001733BA&quot;/&gt;&lt;wsp:rsid wsp:val=&quot;00173B75&quot;/&gt;&lt;wsp:rsid wsp:val=&quot;00173FEE&quot;/&gt;&lt;wsp:rsid wsp:val=&quot;00174A45&quot;/&gt;&lt;wsp:rsid wsp:val=&quot;00174D3B&quot;/&gt;&lt;wsp:rsid wsp:val=&quot;0017521C&quot;/&gt;&lt;wsp:rsid wsp:val=&quot;0017637C&quot;/&gt;&lt;wsp:rsid wsp:val=&quot;00176557&quot;/&gt;&lt;wsp:rsid wsp:val=&quot;0017748A&quot;/&gt;&lt;wsp:rsid wsp:val=&quot;00181DF2&quot;/&gt;&lt;wsp:rsid wsp:val=&quot;00182337&quot;/&gt;&lt;wsp:rsid wsp:val=&quot;00182FA6&quot;/&gt;&lt;wsp:rsid wsp:val=&quot;00183B99&quot;/&gt;&lt;wsp:rsid wsp:val=&quot;00183E77&quot;/&gt;&lt;wsp:rsid wsp:val=&quot;00184B0A&quot;/&gt;&lt;wsp:rsid wsp:val=&quot;00184ED1&quot;/&gt;&lt;wsp:rsid wsp:val=&quot;0018591B&quot;/&gt;&lt;wsp:rsid wsp:val=&quot;0018654F&quot;/&gt;&lt;wsp:rsid wsp:val=&quot;001866C3&quot;/&gt;&lt;wsp:rsid wsp:val=&quot;00186871&quot;/&gt;&lt;wsp:rsid wsp:val=&quot;001868EE&quot;/&gt;&lt;wsp:rsid wsp:val=&quot;00187AFC&quot;/&gt;&lt;wsp:rsid wsp:val=&quot;0019062C&quot;/&gt;&lt;wsp:rsid wsp:val=&quot;0019077B&quot;/&gt;&lt;wsp:rsid wsp:val=&quot;00191A6B&quot;/&gt;&lt;wsp:rsid wsp:val=&quot;00191F72&quot;/&gt;&lt;wsp:rsid wsp:val=&quot;0019213C&quot;/&gt;&lt;wsp:rsid wsp:val=&quot;00192356&quot;/&gt;&lt;wsp:rsid wsp:val=&quot;00192BB9&quot;/&gt;&lt;wsp:rsid wsp:val=&quot;001934FA&quot;/&gt;&lt;wsp:rsid wsp:val=&quot;00193577&quot;/&gt;&lt;wsp:rsid wsp:val=&quot;0019372F&quot;/&gt;&lt;wsp:rsid wsp:val=&quot;00193822&quot;/&gt;&lt;wsp:rsid wsp:val=&quot;001939B5&quot;/&gt;&lt;wsp:rsid wsp:val=&quot;0019576D&quot;/&gt;&lt;wsp:rsid wsp:val=&quot;00195939&quot;/&gt;&lt;wsp:rsid wsp:val=&quot;00196AE5&quot;/&gt;&lt;wsp:rsid wsp:val=&quot;001A1276&quot;/&gt;&lt;wsp:rsid wsp:val=&quot;001A1C59&quot;/&gt;&lt;wsp:rsid wsp:val=&quot;001A2518&quot;/&gt;&lt;wsp:rsid wsp:val=&quot;001A31E6&quot;/&gt;&lt;wsp:rsid wsp:val=&quot;001A345E&quot;/&gt;&lt;wsp:rsid wsp:val=&quot;001A3F53&quot;/&gt;&lt;wsp:rsid wsp:val=&quot;001A4DC2&quot;/&gt;&lt;wsp:rsid wsp:val=&quot;001A5F8A&quot;/&gt;&lt;wsp:rsid wsp:val=&quot;001A621F&quot;/&gt;&lt;wsp:rsid wsp:val=&quot;001A76BF&quot;/&gt;&lt;wsp:rsid wsp:val=&quot;001A7B26&quot;/&gt;&lt;wsp:rsid wsp:val=&quot;001B0615&quot;/&gt;&lt;wsp:rsid wsp:val=&quot;001B062D&quot;/&gt;&lt;wsp:rsid wsp:val=&quot;001B08C2&quot;/&gt;&lt;wsp:rsid wsp:val=&quot;001B0A6C&quot;/&gt;&lt;wsp:rsid wsp:val=&quot;001B20A2&quot;/&gt;&lt;wsp:rsid wsp:val=&quot;001B32B9&quot;/&gt;&lt;wsp:rsid wsp:val=&quot;001B3BD1&quot;/&gt;&lt;wsp:rsid wsp:val=&quot;001B5CC6&quot;/&gt;&lt;wsp:rsid wsp:val=&quot;001B60E1&quot;/&gt;&lt;wsp:rsid wsp:val=&quot;001B6544&quot;/&gt;&lt;wsp:rsid wsp:val=&quot;001B6A01&quot;/&gt;&lt;wsp:rsid wsp:val=&quot;001B758C&quot;/&gt;&lt;wsp:rsid wsp:val=&quot;001B7C87&quot;/&gt;&lt;wsp:rsid wsp:val=&quot;001C091F&quot;/&gt;&lt;wsp:rsid wsp:val=&quot;001C160C&quot;/&gt;&lt;wsp:rsid wsp:val=&quot;001C172E&quot;/&gt;&lt;wsp:rsid wsp:val=&quot;001C271A&quot;/&gt;&lt;wsp:rsid wsp:val=&quot;001C2B66&quot;/&gt;&lt;wsp:rsid wsp:val=&quot;001C31A8&quot;/&gt;&lt;wsp:rsid wsp:val=&quot;001C3BD8&quot;/&gt;&lt;wsp:rsid wsp:val=&quot;001C589E&quot;/&gt;&lt;wsp:rsid wsp:val=&quot;001C5CA5&quot;/&gt;&lt;wsp:rsid wsp:val=&quot;001C6240&quot;/&gt;&lt;wsp:rsid wsp:val=&quot;001C6B44&quot;/&gt;&lt;wsp:rsid wsp:val=&quot;001C7821&quot;/&gt;&lt;wsp:rsid wsp:val=&quot;001D04FB&quot;/&gt;&lt;wsp:rsid wsp:val=&quot;001D0A56&quot;/&gt;&lt;wsp:rsid wsp:val=&quot;001D1AC4&quot;/&gt;&lt;wsp:rsid wsp:val=&quot;001D1CC8&quot;/&gt;&lt;wsp:rsid wsp:val=&quot;001D1DC5&quot;/&gt;&lt;wsp:rsid wsp:val=&quot;001D2354&quot;/&gt;&lt;wsp:rsid wsp:val=&quot;001D26AB&quot;/&gt;&lt;wsp:rsid wsp:val=&quot;001D275C&quot;/&gt;&lt;wsp:rsid wsp:val=&quot;001D452E&quot;/&gt;&lt;wsp:rsid wsp:val=&quot;001D484D&quot;/&gt;&lt;wsp:rsid wsp:val=&quot;001D547F&quot;/&gt;&lt;wsp:rsid wsp:val=&quot;001D5668&quot;/&gt;&lt;wsp:rsid wsp:val=&quot;001D6368&quot;/&gt;&lt;wsp:rsid wsp:val=&quot;001D6525&quot;/&gt;&lt;wsp:rsid wsp:val=&quot;001D7008&quot;/&gt;&lt;wsp:rsid wsp:val=&quot;001D7602&quot;/&gt;&lt;wsp:rsid wsp:val=&quot;001D7AA1&quot;/&gt;&lt;wsp:rsid wsp:val=&quot;001E0368&quot;/&gt;&lt;wsp:rsid wsp:val=&quot;001E0762&quot;/&gt;&lt;wsp:rsid wsp:val=&quot;001E1B03&quot;/&gt;&lt;wsp:rsid wsp:val=&quot;001E39E0&quot;/&gt;&lt;wsp:rsid wsp:val=&quot;001E3D72&quot;/&gt;&lt;wsp:rsid wsp:val=&quot;001E41F7&quot;/&gt;&lt;wsp:rsid wsp:val=&quot;001E471E&quot;/&gt;&lt;wsp:rsid wsp:val=&quot;001E476C&quot;/&gt;&lt;wsp:rsid wsp:val=&quot;001E515D&quot;/&gt;&lt;wsp:rsid wsp:val=&quot;001E728F&quot;/&gt;&lt;wsp:rsid wsp:val=&quot;001E7569&quot;/&gt;&lt;wsp:rsid wsp:val=&quot;001E76EF&quot;/&gt;&lt;wsp:rsid wsp:val=&quot;001E7A1B&quot;/&gt;&lt;wsp:rsid wsp:val=&quot;001E7ABC&quot;/&gt;&lt;wsp:rsid wsp:val=&quot;001E7C21&quot;/&gt;&lt;wsp:rsid wsp:val=&quot;001F092E&quot;/&gt;&lt;wsp:rsid wsp:val=&quot;001F12CE&quot;/&gt;&lt;wsp:rsid wsp:val=&quot;001F168A&quot;/&gt;&lt;wsp:rsid wsp:val=&quot;001F1D3A&quot;/&gt;&lt;wsp:rsid wsp:val=&quot;001F2E02&quot;/&gt;&lt;wsp:rsid wsp:val=&quot;001F4989&quot;/&gt;&lt;wsp:rsid wsp:val=&quot;001F56C2&quot;/&gt;&lt;wsp:rsid wsp:val=&quot;001F6244&quot;/&gt;&lt;wsp:rsid wsp:val=&quot;001F625F&quot;/&gt;&lt;wsp:rsid wsp:val=&quot;001F62D5&quot;/&gt;&lt;wsp:rsid wsp:val=&quot;001F63E9&quot;/&gt;&lt;wsp:rsid wsp:val=&quot;001F66BC&quot;/&gt;&lt;wsp:rsid wsp:val=&quot;001F75CE&quot;/&gt;&lt;wsp:rsid wsp:val=&quot;001F761A&quot;/&gt;&lt;wsp:rsid wsp:val=&quot;001F7736&quot;/&gt;&lt;wsp:rsid wsp:val=&quot;00200116&quot;/&gt;&lt;wsp:rsid wsp:val=&quot;00200156&quot;/&gt;&lt;wsp:rsid wsp:val=&quot;00200DC3&quot;/&gt;&lt;wsp:rsid wsp:val=&quot;00200EAE&quot;/&gt;&lt;wsp:rsid wsp:val=&quot;002016BE&quot;/&gt;&lt;wsp:rsid wsp:val=&quot;00202F97&quot;/&gt;&lt;wsp:rsid wsp:val=&quot;0020377A&quot;/&gt;&lt;wsp:rsid wsp:val=&quot;002037AA&quot;/&gt;&lt;wsp:rsid wsp:val=&quot;00205800&quot;/&gt;&lt;wsp:rsid wsp:val=&quot;00207FE1&quot;/&gt;&lt;wsp:rsid wsp:val=&quot;002101A9&quot;/&gt;&lt;wsp:rsid wsp:val=&quot;00210CAE&quot;/&gt;&lt;wsp:rsid wsp:val=&quot;00210E78&quot;/&gt;&lt;wsp:rsid wsp:val=&quot;00211131&quot;/&gt;&lt;wsp:rsid wsp:val=&quot;0021169C&quot;/&gt;&lt;wsp:rsid wsp:val=&quot;00211805&quot;/&gt;&lt;wsp:rsid wsp:val=&quot;0021251C&quot;/&gt;&lt;wsp:rsid wsp:val=&quot;002135C1&quot;/&gt;&lt;wsp:rsid wsp:val=&quot;00213F6C&quot;/&gt;&lt;wsp:rsid wsp:val=&quot;002142CD&quot;/&gt;&lt;wsp:rsid wsp:val=&quot;00214D34&quot;/&gt;&lt;wsp:rsid wsp:val=&quot;00215197&quot;/&gt;&lt;wsp:rsid wsp:val=&quot;00215CF4&quot;/&gt;&lt;wsp:rsid wsp:val=&quot;00215E99&quot;/&gt;&lt;wsp:rsid wsp:val=&quot;002164A7&quot;/&gt;&lt;wsp:rsid wsp:val=&quot;002168C1&quot;/&gt;&lt;wsp:rsid wsp:val=&quot;00216AC0&quot;/&gt;&lt;wsp:rsid wsp:val=&quot;00216EE5&quot;/&gt;&lt;wsp:rsid wsp:val=&quot;002172CB&quot;/&gt;&lt;wsp:rsid wsp:val=&quot;00217D4D&quot;/&gt;&lt;wsp:rsid wsp:val=&quot;00217FCB&quot;/&gt;&lt;wsp:rsid wsp:val=&quot;002203B5&quot;/&gt;&lt;wsp:rsid wsp:val=&quot;0022136C&quot;/&gt;&lt;wsp:rsid wsp:val=&quot;00221E71&quot;/&gt;&lt;wsp:rsid wsp:val=&quot;002225A8&quot;/&gt;&lt;wsp:rsid wsp:val=&quot;00224153&quot;/&gt;&lt;wsp:rsid wsp:val=&quot;00225E70&quot;/&gt;&lt;wsp:rsid wsp:val=&quot;002268CF&quot;/&gt;&lt;wsp:rsid wsp:val=&quot;00226BD7&quot;/&gt;&lt;wsp:rsid wsp:val=&quot;00226D9A&quot;/&gt;&lt;wsp:rsid wsp:val=&quot;00230352&quot;/&gt;&lt;wsp:rsid wsp:val=&quot;00230A86&quot;/&gt;&lt;wsp:rsid wsp:val=&quot;00231867&quot;/&gt;&lt;wsp:rsid wsp:val=&quot;002319D5&quot;/&gt;&lt;wsp:rsid wsp:val=&quot;00232E41&quot;/&gt;&lt;wsp:rsid wsp:val=&quot;002339DD&quot;/&gt;&lt;wsp:rsid wsp:val=&quot;00233BC9&quot;/&gt;&lt;wsp:rsid wsp:val=&quot;00233E39&quot;/&gt;&lt;wsp:rsid wsp:val=&quot;0023429B&quot;/&gt;&lt;wsp:rsid wsp:val=&quot;00234357&quot;/&gt;&lt;wsp:rsid wsp:val=&quot;00234817&quot;/&gt;&lt;wsp:rsid wsp:val=&quot;0023485B&quot;/&gt;&lt;wsp:rsid wsp:val=&quot;00234AD8&quot;/&gt;&lt;wsp:rsid wsp:val=&quot;00234B24&quot;/&gt;&lt;wsp:rsid wsp:val=&quot;00235738&quot;/&gt;&lt;wsp:rsid wsp:val=&quot;00235746&quot;/&gt;&lt;wsp:rsid wsp:val=&quot;00235770&quot;/&gt;&lt;wsp:rsid wsp:val=&quot;002362D7&quot;/&gt;&lt;wsp:rsid wsp:val=&quot;00236675&quot;/&gt;&lt;wsp:rsid wsp:val=&quot;00236B2B&quot;/&gt;&lt;wsp:rsid wsp:val=&quot;00237F20&quot;/&gt;&lt;wsp:rsid wsp:val=&quot;00237F5B&quot;/&gt;&lt;wsp:rsid wsp:val=&quot;00240AC2&quot;/&gt;&lt;wsp:rsid wsp:val=&quot;00241229&quot;/&gt;&lt;wsp:rsid wsp:val=&quot;002416E0&quot;/&gt;&lt;wsp:rsid wsp:val=&quot;002417B3&quot;/&gt;&lt;wsp:rsid wsp:val=&quot;00241B68&quot;/&gt;&lt;wsp:rsid wsp:val=&quot;00241B6F&quot;/&gt;&lt;wsp:rsid wsp:val=&quot;0024318F&quot;/&gt;&lt;wsp:rsid wsp:val=&quot;0024373C&quot;/&gt;&lt;wsp:rsid wsp:val=&quot;00244655&quot;/&gt;&lt;wsp:rsid wsp:val=&quot;0024683F&quot;/&gt;&lt;wsp:rsid wsp:val=&quot;00246FC9&quot;/&gt;&lt;wsp:rsid wsp:val=&quot;002477CC&quot;/&gt;&lt;wsp:rsid wsp:val=&quot;00250BFE&quot;/&gt;&lt;wsp:rsid wsp:val=&quot;0025125E&quot;/&gt;&lt;wsp:rsid wsp:val=&quot;00251617&quot;/&gt;&lt;wsp:rsid wsp:val=&quot;002524D5&quot;/&gt;&lt;wsp:rsid wsp:val=&quot;0025266C&quot;/&gt;&lt;wsp:rsid wsp:val=&quot;002527C4&quot;/&gt;&lt;wsp:rsid wsp:val=&quot;0025301A&quot;/&gt;&lt;wsp:rsid wsp:val=&quot;00253FA1&quot;/&gt;&lt;wsp:rsid wsp:val=&quot;00254971&quot;/&gt;&lt;wsp:rsid wsp:val=&quot;00254AAB&quot;/&gt;&lt;wsp:rsid wsp:val=&quot;00254B6A&quot;/&gt;&lt;wsp:rsid wsp:val=&quot;0025513D&quot;/&gt;&lt;wsp:rsid wsp:val=&quot;002557AC&quot;/&gt;&lt;wsp:rsid wsp:val=&quot;00255996&quot;/&gt;&lt;wsp:rsid wsp:val=&quot;00256CA0&quot;/&gt;&lt;wsp:rsid wsp:val=&quot;00256DCB&quot;/&gt;&lt;wsp:rsid wsp:val=&quot;002573BB&quot;/&gt;&lt;wsp:rsid wsp:val=&quot;00260437&quot;/&gt;&lt;wsp:rsid wsp:val=&quot;00262180&quot;/&gt;&lt;wsp:rsid wsp:val=&quot;00262917&quot;/&gt;&lt;wsp:rsid wsp:val=&quot;00262AF4&quot;/&gt;&lt;wsp:rsid wsp:val=&quot;00263126&quot;/&gt;&lt;wsp:rsid wsp:val=&quot;002631F5&quot;/&gt;&lt;wsp:rsid wsp:val=&quot;00264624&quot;/&gt;&lt;wsp:rsid wsp:val=&quot;00264810&quot;/&gt;&lt;wsp:rsid wsp:val=&quot;002651AA&quot;/&gt;&lt;wsp:rsid wsp:val=&quot;00265770&quot;/&gt;&lt;wsp:rsid wsp:val=&quot;002659EF&quot;/&gt;&lt;wsp:rsid wsp:val=&quot;00265EDC&quot;/&gt;&lt;wsp:rsid wsp:val=&quot;0026688C&quot;/&gt;&lt;wsp:rsid wsp:val=&quot;00266C12&quot;/&gt;&lt;wsp:rsid wsp:val=&quot;00266E08&quot;/&gt;&lt;wsp:rsid wsp:val=&quot;00267166&quot;/&gt;&lt;wsp:rsid wsp:val=&quot;00267D84&quot;/&gt;&lt;wsp:rsid wsp:val=&quot;00270C8F&quot;/&gt;&lt;wsp:rsid wsp:val=&quot;00272C36&quot;/&gt;&lt;wsp:rsid wsp:val=&quot;00273800&quot;/&gt;&lt;wsp:rsid wsp:val=&quot;00273D76&quot;/&gt;&lt;wsp:rsid wsp:val=&quot;002750B3&quot;/&gt;&lt;wsp:rsid wsp:val=&quot;00276097&quot;/&gt;&lt;wsp:rsid wsp:val=&quot;0027623F&quot;/&gt;&lt;wsp:rsid wsp:val=&quot;002763C5&quot;/&gt;&lt;wsp:rsid wsp:val=&quot;002766F4&quot;/&gt;&lt;wsp:rsid wsp:val=&quot;00277B9E&quot;/&gt;&lt;wsp:rsid wsp:val=&quot;002803B6&quot;/&gt;&lt;wsp:rsid wsp:val=&quot;00280589&quot;/&gt;&lt;wsp:rsid wsp:val=&quot;00281524&quot;/&gt;&lt;wsp:rsid wsp:val=&quot;00281629&quot;/&gt;&lt;wsp:rsid wsp:val=&quot;0028206B&quot;/&gt;&lt;wsp:rsid wsp:val=&quot;0028290A&quot;/&gt;&lt;wsp:rsid wsp:val=&quot;00282974&quot;/&gt;&lt;wsp:rsid wsp:val=&quot;00282B87&quot;/&gt;&lt;wsp:rsid wsp:val=&quot;00283B3B&quot;/&gt;&lt;wsp:rsid wsp:val=&quot;0028530D&quot;/&gt;&lt;wsp:rsid wsp:val=&quot;002856E4&quot;/&gt;&lt;wsp:rsid wsp:val=&quot;00285C5B&quot;/&gt;&lt;wsp:rsid wsp:val=&quot;00285E8C&quot;/&gt;&lt;wsp:rsid wsp:val=&quot;00285EF0&quot;/&gt;&lt;wsp:rsid wsp:val=&quot;00286635&quot;/&gt;&lt;wsp:rsid wsp:val=&quot;00287C3D&quot;/&gt;&lt;wsp:rsid wsp:val=&quot;00291020&quot;/&gt;&lt;wsp:rsid wsp:val=&quot;00292013&quot;/&gt;&lt;wsp:rsid wsp:val=&quot;00292292&quot;/&gt;&lt;wsp:rsid wsp:val=&quot;00292F6B&quot;/&gt;&lt;wsp:rsid wsp:val=&quot;002939A5&quot;/&gt;&lt;wsp:rsid wsp:val=&quot;0029409F&quot;/&gt;&lt;wsp:rsid wsp:val=&quot;00295298&quot;/&gt;&lt;wsp:rsid wsp:val=&quot;00295487&quot;/&gt;&lt;wsp:rsid wsp:val=&quot;002969EC&quot;/&gt;&lt;wsp:rsid wsp:val=&quot;002A0C9B&quot;/&gt;&lt;wsp:rsid wsp:val=&quot;002A0E3E&quot;/&gt;&lt;wsp:rsid wsp:val=&quot;002A1F77&quot;/&gt;&lt;wsp:rsid wsp:val=&quot;002A2016&quot;/&gt;&lt;wsp:rsid wsp:val=&quot;002A2A89&quot;/&gt;&lt;wsp:rsid wsp:val=&quot;002A2D58&quot;/&gt;&lt;wsp:rsid wsp:val=&quot;002A36B9&quot;/&gt;&lt;wsp:rsid wsp:val=&quot;002A3A2C&quot;/&gt;&lt;wsp:rsid wsp:val=&quot;002A52AD&quot;/&gt;&lt;wsp:rsid wsp:val=&quot;002A6316&quot;/&gt;&lt;wsp:rsid wsp:val=&quot;002A72A3&quot;/&gt;&lt;wsp:rsid wsp:val=&quot;002A7DA2&quot;/&gt;&lt;wsp:rsid wsp:val=&quot;002B03FC&quot;/&gt;&lt;wsp:rsid wsp:val=&quot;002B0728&quot;/&gt;&lt;wsp:rsid wsp:val=&quot;002B1655&quot;/&gt;&lt;wsp:rsid wsp:val=&quot;002B1AAA&quot;/&gt;&lt;wsp:rsid wsp:val=&quot;002B1EEB&quot;/&gt;&lt;wsp:rsid wsp:val=&quot;002B2CBE&quot;/&gt;&lt;wsp:rsid wsp:val=&quot;002B2F5E&quot;/&gt;&lt;wsp:rsid wsp:val=&quot;002B3377&quot;/&gt;&lt;wsp:rsid wsp:val=&quot;002B3F18&quot;/&gt;&lt;wsp:rsid wsp:val=&quot;002B45A5&quot;/&gt;&lt;wsp:rsid wsp:val=&quot;002B4B6B&quot;/&gt;&lt;wsp:rsid wsp:val=&quot;002B522C&quot;/&gt;&lt;wsp:rsid wsp:val=&quot;002B5EEA&quot;/&gt;&lt;wsp:rsid wsp:val=&quot;002B682B&quot;/&gt;&lt;wsp:rsid wsp:val=&quot;002B74DE&quot;/&gt;&lt;wsp:rsid wsp:val=&quot;002B75E4&quot;/&gt;&lt;wsp:rsid wsp:val=&quot;002B77EE&quot;/&gt;&lt;wsp:rsid wsp:val=&quot;002B7E96&quot;/&gt;&lt;wsp:rsid wsp:val=&quot;002B7F38&quot;/&gt;&lt;wsp:rsid wsp:val=&quot;002C0918&quot;/&gt;&lt;wsp:rsid wsp:val=&quot;002C0D96&quot;/&gt;&lt;wsp:rsid wsp:val=&quot;002C12A6&quot;/&gt;&lt;wsp:rsid wsp:val=&quot;002C194A&quot;/&gt;&lt;wsp:rsid wsp:val=&quot;002C201B&quot;/&gt;&lt;wsp:rsid wsp:val=&quot;002C3245&quot;/&gt;&lt;wsp:rsid wsp:val=&quot;002C3F73&quot;/&gt;&lt;wsp:rsid wsp:val=&quot;002C4023&quot;/&gt;&lt;wsp:rsid wsp:val=&quot;002C4416&quot;/&gt;&lt;wsp:rsid wsp:val=&quot;002C4836&quot;/&gt;&lt;wsp:rsid wsp:val=&quot;002C4B07&quot;/&gt;&lt;wsp:rsid wsp:val=&quot;002C4EBB&quot;/&gt;&lt;wsp:rsid wsp:val=&quot;002C5405&quot;/&gt;&lt;wsp:rsid wsp:val=&quot;002C592C&quot;/&gt;&lt;wsp:rsid wsp:val=&quot;002C6AFF&quot;/&gt;&lt;wsp:rsid wsp:val=&quot;002C6C0D&quot;/&gt;&lt;wsp:rsid wsp:val=&quot;002C6E40&quot;/&gt;&lt;wsp:rsid wsp:val=&quot;002D4A0D&quot;/&gt;&lt;wsp:rsid wsp:val=&quot;002D500D&quot;/&gt;&lt;wsp:rsid wsp:val=&quot;002D5294&quot;/&gt;&lt;wsp:rsid wsp:val=&quot;002D544E&quot;/&gt;&lt;wsp:rsid wsp:val=&quot;002D5B9D&quot;/&gt;&lt;wsp:rsid wsp:val=&quot;002D61F9&quot;/&gt;&lt;wsp:rsid wsp:val=&quot;002D63CA&quot;/&gt;&lt;wsp:rsid wsp:val=&quot;002D69F5&quot;/&gt;&lt;wsp:rsid wsp:val=&quot;002D72EA&quot;/&gt;&lt;wsp:rsid wsp:val=&quot;002D78C2&quot;/&gt;&lt;wsp:rsid wsp:val=&quot;002E0300&quot;/&gt;&lt;wsp:rsid wsp:val=&quot;002E1225&quot;/&gt;&lt;wsp:rsid wsp:val=&quot;002E17E8&quot;/&gt;&lt;wsp:rsid wsp:val=&quot;002E1C22&quot;/&gt;&lt;wsp:rsid wsp:val=&quot;002E1D71&quot;/&gt;&lt;wsp:rsid wsp:val=&quot;002E1F6F&quot;/&gt;&lt;wsp:rsid wsp:val=&quot;002E2DD7&quot;/&gt;&lt;wsp:rsid wsp:val=&quot;002E327A&quot;/&gt;&lt;wsp:rsid wsp:val=&quot;002E3427&quot;/&gt;&lt;wsp:rsid wsp:val=&quot;002E365B&quot;/&gt;&lt;wsp:rsid wsp:val=&quot;002E49F4&quot;/&gt;&lt;wsp:rsid wsp:val=&quot;002E4D77&quot;/&gt;&lt;wsp:rsid wsp:val=&quot;002E5A54&quot;/&gt;&lt;wsp:rsid wsp:val=&quot;002E5BF5&quot;/&gt;&lt;wsp:rsid wsp:val=&quot;002E67DB&quot;/&gt;&lt;wsp:rsid wsp:val=&quot;002E7188&quot;/&gt;&lt;wsp:rsid wsp:val=&quot;002E7E75&quot;/&gt;&lt;wsp:rsid wsp:val=&quot;002F1B80&quot;/&gt;&lt;wsp:rsid wsp:val=&quot;002F1BD6&quot;/&gt;&lt;wsp:rsid wsp:val=&quot;002F1DCB&quot;/&gt;&lt;wsp:rsid wsp:val=&quot;002F579D&quot;/&gt;&lt;wsp:rsid wsp:val=&quot;002F5A6B&quot;/&gt;&lt;wsp:rsid wsp:val=&quot;002F5B02&quot;/&gt;&lt;wsp:rsid wsp:val=&quot;002F5C71&quot;/&gt;&lt;wsp:rsid wsp:val=&quot;002F615E&quot;/&gt;&lt;wsp:rsid wsp:val=&quot;002F6BDC&quot;/&gt;&lt;wsp:rsid wsp:val=&quot;002F734D&quot;/&gt;&lt;wsp:rsid wsp:val=&quot;0030129F&quot;/&gt;&lt;wsp:rsid wsp:val=&quot;00301A94&quot;/&gt;&lt;wsp:rsid wsp:val=&quot;00302918&quot;/&gt;&lt;wsp:rsid wsp:val=&quot;00303734&quot;/&gt;&lt;wsp:rsid wsp:val=&quot;00303F26&quot;/&gt;&lt;wsp:rsid wsp:val=&quot;003048E1&quot;/&gt;&lt;wsp:rsid wsp:val=&quot;00304C6A&quot;/&gt;&lt;wsp:rsid wsp:val=&quot;00305A22&quot;/&gt;&lt;wsp:rsid wsp:val=&quot;003060F6&quot;/&gt;&lt;wsp:rsid wsp:val=&quot;00306C63&quot;/&gt;&lt;wsp:rsid wsp:val=&quot;00307653&quot;/&gt;&lt;wsp:rsid wsp:val=&quot;00307886&quot;/&gt;&lt;wsp:rsid wsp:val=&quot;003105E2&quot;/&gt;&lt;wsp:rsid wsp:val=&quot;00310B29&quot;/&gt;&lt;wsp:rsid wsp:val=&quot;00311365&quot;/&gt;&lt;wsp:rsid wsp:val=&quot;003113FE&quot;/&gt;&lt;wsp:rsid wsp:val=&quot;00311BFB&quot;/&gt;&lt;wsp:rsid wsp:val=&quot;00311DD1&quot;/&gt;&lt;wsp:rsid wsp:val=&quot;00314D76&quot;/&gt;&lt;wsp:rsid wsp:val=&quot;00315111&quot;/&gt;&lt;wsp:rsid wsp:val=&quot;003157DA&quot;/&gt;&lt;wsp:rsid wsp:val=&quot;003160FD&quot;/&gt;&lt;wsp:rsid wsp:val=&quot;0031649F&quot;/&gt;&lt;wsp:rsid wsp:val=&quot;00316D86&quot;/&gt;&lt;wsp:rsid wsp:val=&quot;00317F8A&quot;/&gt;&lt;wsp:rsid wsp:val=&quot;00320805&quot;/&gt;&lt;wsp:rsid wsp:val=&quot;00320C20&quot;/&gt;&lt;wsp:rsid wsp:val=&quot;00320D6F&quot;/&gt;&lt;wsp:rsid wsp:val=&quot;00321B07&quot;/&gt;&lt;wsp:rsid wsp:val=&quot;00322477&quot;/&gt;&lt;wsp:rsid wsp:val=&quot;00322A96&quot;/&gt;&lt;wsp:rsid wsp:val=&quot;00323EEF&quot;/&gt;&lt;wsp:rsid wsp:val=&quot;003242AA&quot;/&gt;&lt;wsp:rsid wsp:val=&quot;00324838&quot;/&gt;&lt;wsp:rsid wsp:val=&quot;00325315&quot;/&gt;&lt;wsp:rsid wsp:val=&quot;00325B14&quot;/&gt;&lt;wsp:rsid wsp:val=&quot;00325EE5&quot;/&gt;&lt;wsp:rsid wsp:val=&quot;003269AD&quot;/&gt;&lt;wsp:rsid wsp:val=&quot;0032726C&quot;/&gt;&lt;wsp:rsid wsp:val=&quot;00327578&quot;/&gt;&lt;wsp:rsid wsp:val=&quot;00327746&quot;/&gt;&lt;wsp:rsid wsp:val=&quot;00327AEC&quot;/&gt;&lt;wsp:rsid wsp:val=&quot;00327AF1&quot;/&gt;&lt;wsp:rsid wsp:val=&quot;00327D47&quot;/&gt;&lt;wsp:rsid wsp:val=&quot;00330E9B&quot;/&gt;&lt;wsp:rsid wsp:val=&quot;00331477&quot;/&gt;&lt;wsp:rsid wsp:val=&quot;00332EE4&quot;/&gt;&lt;wsp:rsid wsp:val=&quot;00333A42&quot;/&gt;&lt;wsp:rsid wsp:val=&quot;00333AD1&quot;/&gt;&lt;wsp:rsid wsp:val=&quot;00333F32&quot;/&gt;&lt;wsp:rsid wsp:val=&quot;00335287&quot;/&gt;&lt;wsp:rsid wsp:val=&quot;00335373&quot;/&gt;&lt;wsp:rsid wsp:val=&quot;0033597E&quot;/&gt;&lt;wsp:rsid wsp:val=&quot;00335D50&quot;/&gt;&lt;wsp:rsid wsp:val=&quot;00335DBE&quot;/&gt;&lt;wsp:rsid wsp:val=&quot;00336136&quot;/&gt;&lt;wsp:rsid wsp:val=&quot;00336162&quot;/&gt;&lt;wsp:rsid wsp:val=&quot;00337795&quot;/&gt;&lt;wsp:rsid wsp:val=&quot;0034025A&quot;/&gt;&lt;wsp:rsid wsp:val=&quot;003406CA&quot;/&gt;&lt;wsp:rsid wsp:val=&quot;00340C7F&quot;/&gt;&lt;wsp:rsid wsp:val=&quot;00340FC8&quot;/&gt;&lt;wsp:rsid wsp:val=&quot;0034105B&quot;/&gt;&lt;wsp:rsid wsp:val=&quot;003411E8&quot;/&gt;&lt;wsp:rsid wsp:val=&quot;00341E44&quot;/&gt;&lt;wsp:rsid wsp:val=&quot;00342EC0&quot;/&gt;&lt;wsp:rsid wsp:val=&quot;00343106&quot;/&gt;&lt;wsp:rsid wsp:val=&quot;00343CC9&quot;/&gt;&lt;wsp:rsid wsp:val=&quot;00343E19&quot;/&gt;&lt;wsp:rsid wsp:val=&quot;00344D91&quot;/&gt;&lt;wsp:rsid wsp:val=&quot;00345198&quot;/&gt;&lt;wsp:rsid wsp:val=&quot;00346AF1&quot;/&gt;&lt;wsp:rsid wsp:val=&quot;003472E2&quot;/&gt;&lt;wsp:rsid wsp:val=&quot;00350119&quot;/&gt;&lt;wsp:rsid wsp:val=&quot;003501A1&quot;/&gt;&lt;wsp:rsid wsp:val=&quot;003501D8&quot;/&gt;&lt;wsp:rsid wsp:val=&quot;003503C0&quot;/&gt;&lt;wsp:rsid wsp:val=&quot;00350634&quot;/&gt;&lt;wsp:rsid wsp:val=&quot;00350691&quot;/&gt;&lt;wsp:rsid wsp:val=&quot;00351416&quot;/&gt;&lt;wsp:rsid wsp:val=&quot;00352559&quot;/&gt;&lt;wsp:rsid wsp:val=&quot;003528B6&quot;/&gt;&lt;wsp:rsid wsp:val=&quot;00352B88&quot;/&gt;&lt;wsp:rsid wsp:val=&quot;00354D52&quot;/&gt;&lt;wsp:rsid wsp:val=&quot;00354FAC&quot;/&gt;&lt;wsp:rsid wsp:val=&quot;00355221&quot;/&gt;&lt;wsp:rsid wsp:val=&quot;003557DD&quot;/&gt;&lt;wsp:rsid wsp:val=&quot;00355B9A&quot;/&gt;&lt;wsp:rsid wsp:val=&quot;00355D37&quot;/&gt;&lt;wsp:rsid wsp:val=&quot;00356272&quot;/&gt;&lt;wsp:rsid wsp:val=&quot;003569C0&quot;/&gt;&lt;wsp:rsid wsp:val=&quot;00356C60&quot;/&gt;&lt;wsp:rsid wsp:val=&quot;003572A3&quot;/&gt;&lt;wsp:rsid wsp:val=&quot;0035769E&quot;/&gt;&lt;wsp:rsid wsp:val=&quot;00357FAE&quot;/&gt;&lt;wsp:rsid wsp:val=&quot;003602EF&quot;/&gt;&lt;wsp:rsid wsp:val=&quot;00360796&quot;/&gt;&lt;wsp:rsid wsp:val=&quot;00360F02&quot;/&gt;&lt;wsp:rsid wsp:val=&quot;0036170A&quot;/&gt;&lt;wsp:rsid wsp:val=&quot;0036195E&quot;/&gt;&lt;wsp:rsid wsp:val=&quot;00361FE3&quot;/&gt;&lt;wsp:rsid wsp:val=&quot;00362007&quot;/&gt;&lt;wsp:rsid wsp:val=&quot;00363BED&quot;/&gt;&lt;wsp:rsid wsp:val=&quot;0036477A&quot;/&gt;&lt;wsp:rsid wsp:val=&quot;0036575E&quot;/&gt;&lt;wsp:rsid wsp:val=&quot;00365AEC&quot;/&gt;&lt;wsp:rsid wsp:val=&quot;00365DF6&quot;/&gt;&lt;wsp:rsid wsp:val=&quot;00366360&quot;/&gt;&lt;wsp:rsid wsp:val=&quot;0036642C&quot;/&gt;&lt;wsp:rsid wsp:val=&quot;003664A3&quot;/&gt;&lt;wsp:rsid wsp:val=&quot;0036731A&quot;/&gt;&lt;wsp:rsid wsp:val=&quot;00367EDD&quot;/&gt;&lt;wsp:rsid wsp:val=&quot;00367F9C&quot;/&gt;&lt;wsp:rsid wsp:val=&quot;003702E1&quot;/&gt;&lt;wsp:rsid wsp:val=&quot;00370381&quot;/&gt;&lt;wsp:rsid wsp:val=&quot;00370609&quot;/&gt;&lt;wsp:rsid wsp:val=&quot;00370AED&quot;/&gt;&lt;wsp:rsid wsp:val=&quot;00371198&quot;/&gt;&lt;wsp:rsid wsp:val=&quot;0037222E&quot;/&gt;&lt;wsp:rsid wsp:val=&quot;003728AE&quot;/&gt;&lt;wsp:rsid wsp:val=&quot;00372E56&quot;/&gt;&lt;wsp:rsid wsp:val=&quot;00372EC6&quot;/&gt;&lt;wsp:rsid wsp:val=&quot;00372F0F&quot;/&gt;&lt;wsp:rsid wsp:val=&quot;00373400&quot;/&gt;&lt;wsp:rsid wsp:val=&quot;003736C8&quot;/&gt;&lt;wsp:rsid wsp:val=&quot;00374271&quot;/&gt;&lt;wsp:rsid wsp:val=&quot;0037437F&quot;/&gt;&lt;wsp:rsid wsp:val=&quot;0037497B&quot;/&gt;&lt;wsp:rsid wsp:val=&quot;00374EF0&quot;/&gt;&lt;wsp:rsid wsp:val=&quot;00374FCB&quot;/&gt;&lt;wsp:rsid wsp:val=&quot;003750BD&quot;/&gt;&lt;wsp:rsid wsp:val=&quot;0037536E&quot;/&gt;&lt;wsp:rsid wsp:val=&quot;00375A9F&quot;/&gt;&lt;wsp:rsid wsp:val=&quot;003773C8&quot;/&gt;&lt;wsp:rsid wsp:val=&quot;00377EDE&quot;/&gt;&lt;wsp:rsid wsp:val=&quot;0038020F&quot;/&gt;&lt;wsp:rsid wsp:val=&quot;003803B5&quot;/&gt;&lt;wsp:rsid wsp:val=&quot;00380C63&quot;/&gt;&lt;wsp:rsid wsp:val=&quot;00381315&quot;/&gt;&lt;wsp:rsid wsp:val=&quot;003820CB&quot;/&gt;&lt;wsp:rsid wsp:val=&quot;003822BB&quot;/&gt;&lt;wsp:rsid wsp:val=&quot;00382847&quot;/&gt;&lt;wsp:rsid wsp:val=&quot;00382AF3&quot;/&gt;&lt;wsp:rsid wsp:val=&quot;00382E94&quot;/&gt;&lt;wsp:rsid wsp:val=&quot;00382EF6&quot;/&gt;&lt;wsp:rsid wsp:val=&quot;00383532&quot;/&gt;&lt;wsp:rsid wsp:val=&quot;00384C3B&quot;/&gt;&lt;wsp:rsid wsp:val=&quot;00385278&quot;/&gt;&lt;wsp:rsid wsp:val=&quot;003857E5&quot;/&gt;&lt;wsp:rsid wsp:val=&quot;00385EB3&quot;/&gt;&lt;wsp:rsid wsp:val=&quot;0038612F&quot;/&gt;&lt;wsp:rsid wsp:val=&quot;003869C0&quot;/&gt;&lt;wsp:rsid wsp:val=&quot;00387345&quot;/&gt;&lt;wsp:rsid wsp:val=&quot;003876FC&quot;/&gt;&lt;wsp:rsid wsp:val=&quot;00387F4C&quot;/&gt;&lt;wsp:rsid wsp:val=&quot;00390D80&quot;/&gt;&lt;wsp:rsid wsp:val=&quot;003910E8&quot;/&gt;&lt;wsp:rsid wsp:val=&quot;003912D4&quot;/&gt;&lt;wsp:rsid wsp:val=&quot;00391A28&quot;/&gt;&lt;wsp:rsid wsp:val=&quot;00392635&quot;/&gt;&lt;wsp:rsid wsp:val=&quot;00392CF8&quot;/&gt;&lt;wsp:rsid wsp:val=&quot;00392EA6&quot;/&gt;&lt;wsp:rsid wsp:val=&quot;00392F39&quot;/&gt;&lt;wsp:rsid wsp:val=&quot;00393E4E&quot;/&gt;&lt;wsp:rsid wsp:val=&quot;00393FA8&quot;/&gt;&lt;wsp:rsid wsp:val=&quot;003951B0&quot;/&gt;&lt;wsp:rsid wsp:val=&quot;003957A8&quot;/&gt;&lt;wsp:rsid wsp:val=&quot;003974BC&quot;/&gt;&lt;wsp:rsid wsp:val=&quot;003977C5&quot;/&gt;&lt;wsp:rsid wsp:val=&quot;003A007B&quot;/&gt;&lt;wsp:rsid wsp:val=&quot;003A1291&quot;/&gt;&lt;wsp:rsid wsp:val=&quot;003A1BD3&quot;/&gt;&lt;wsp:rsid wsp:val=&quot;003A23CC&quot;/&gt;&lt;wsp:rsid wsp:val=&quot;003A393A&quot;/&gt;&lt;wsp:rsid wsp:val=&quot;003A3B36&quot;/&gt;&lt;wsp:rsid wsp:val=&quot;003A3D66&quot;/&gt;&lt;wsp:rsid wsp:val=&quot;003A48FE&quot;/&gt;&lt;wsp:rsid wsp:val=&quot;003A4D96&quot;/&gt;&lt;wsp:rsid wsp:val=&quot;003A5284&quot;/&gt;&lt;wsp:rsid wsp:val=&quot;003A5B57&quot;/&gt;&lt;wsp:rsid wsp:val=&quot;003A6108&quot;/&gt;&lt;wsp:rsid wsp:val=&quot;003A7115&quot;/&gt;&lt;wsp:rsid wsp:val=&quot;003A722F&quot;/&gt;&lt;wsp:rsid wsp:val=&quot;003A7D13&quot;/&gt;&lt;wsp:rsid wsp:val=&quot;003B0063&quot;/&gt;&lt;wsp:rsid wsp:val=&quot;003B00C5&quot;/&gt;&lt;wsp:rsid wsp:val=&quot;003B00FC&quot;/&gt;&lt;wsp:rsid wsp:val=&quot;003B052A&quot;/&gt;&lt;wsp:rsid wsp:val=&quot;003B058C&quot;/&gt;&lt;wsp:rsid wsp:val=&quot;003B05A8&quot;/&gt;&lt;wsp:rsid wsp:val=&quot;003B105F&quot;/&gt;&lt;wsp:rsid wsp:val=&quot;003B136C&quot;/&gt;&lt;wsp:rsid wsp:val=&quot;003B391E&quot;/&gt;&lt;wsp:rsid wsp:val=&quot;003B4918&quot;/&gt;&lt;wsp:rsid wsp:val=&quot;003B55A5&quot;/&gt;&lt;wsp:rsid wsp:val=&quot;003B61D6&quot;/&gt;&lt;wsp:rsid wsp:val=&quot;003B7434&quot;/&gt;&lt;wsp:rsid wsp:val=&quot;003B7570&quot;/&gt;&lt;wsp:rsid wsp:val=&quot;003B766B&quot;/&gt;&lt;wsp:rsid wsp:val=&quot;003B7A69&quot;/&gt;&lt;wsp:rsid wsp:val=&quot;003C0528&quot;/&gt;&lt;wsp:rsid wsp:val=&quot;003C0C73&quot;/&gt;&lt;wsp:rsid wsp:val=&quot;003C0DC9&quot;/&gt;&lt;wsp:rsid wsp:val=&quot;003C0E6E&quot;/&gt;&lt;wsp:rsid wsp:val=&quot;003C154D&quot;/&gt;&lt;wsp:rsid wsp:val=&quot;003C18FD&quot;/&gt;&lt;wsp:rsid wsp:val=&quot;003C20DF&quot;/&gt;&lt;wsp:rsid wsp:val=&quot;003C21D2&quot;/&gt;&lt;wsp:rsid wsp:val=&quot;003C4321&quot;/&gt;&lt;wsp:rsid wsp:val=&quot;003C4720&quot;/&gt;&lt;wsp:rsid wsp:val=&quot;003C5515&quot;/&gt;&lt;wsp:rsid wsp:val=&quot;003C5651&quot;/&gt;&lt;wsp:rsid wsp:val=&quot;003C59A5&quot;/&gt;&lt;wsp:rsid wsp:val=&quot;003C5AF0&quot;/&gt;&lt;wsp:rsid wsp:val=&quot;003C5D68&quot;/&gt;&lt;wsp:rsid wsp:val=&quot;003C66CF&quot;/&gt;&lt;wsp:rsid wsp:val=&quot;003C6783&quot;/&gt;&lt;wsp:rsid wsp:val=&quot;003C6942&quot;/&gt;&lt;wsp:rsid wsp:val=&quot;003C6AE1&quot;/&gt;&lt;wsp:rsid wsp:val=&quot;003C6ECF&quot;/&gt;&lt;wsp:rsid wsp:val=&quot;003C6EF9&quot;/&gt;&lt;wsp:rsid wsp:val=&quot;003C707F&quot;/&gt;&lt;wsp:rsid wsp:val=&quot;003D140E&quot;/&gt;&lt;wsp:rsid wsp:val=&quot;003D15CC&quot;/&gt;&lt;wsp:rsid wsp:val=&quot;003D17D2&quot;/&gt;&lt;wsp:rsid wsp:val=&quot;003D213B&quot;/&gt;&lt;wsp:rsid wsp:val=&quot;003D36A0&quot;/&gt;&lt;wsp:rsid wsp:val=&quot;003D37B5&quot;/&gt;&lt;wsp:rsid wsp:val=&quot;003D3EB9&quot;/&gt;&lt;wsp:rsid wsp:val=&quot;003D4C3D&quot;/&gt;&lt;wsp:rsid wsp:val=&quot;003D5BB1&quot;/&gt;&lt;wsp:rsid wsp:val=&quot;003D5F50&quot;/&gt;&lt;wsp:rsid wsp:val=&quot;003D5FEA&quot;/&gt;&lt;wsp:rsid wsp:val=&quot;003D60CF&quot;/&gt;&lt;wsp:rsid wsp:val=&quot;003D694D&quot;/&gt;&lt;wsp:rsid wsp:val=&quot;003D70D8&quot;/&gt;&lt;wsp:rsid wsp:val=&quot;003D7246&quot;/&gt;&lt;wsp:rsid wsp:val=&quot;003D79A6&quot;/&gt;&lt;wsp:rsid wsp:val=&quot;003D7D30&quot;/&gt;&lt;wsp:rsid wsp:val=&quot;003E0EA2&quot;/&gt;&lt;wsp:rsid wsp:val=&quot;003E134A&quot;/&gt;&lt;wsp:rsid wsp:val=&quot;003E1A23&quot;/&gt;&lt;wsp:rsid wsp:val=&quot;003E1B82&quot;/&gt;&lt;wsp:rsid wsp:val=&quot;003E1CAD&quot;/&gt;&lt;wsp:rsid wsp:val=&quot;003E3984&quot;/&gt;&lt;wsp:rsid wsp:val=&quot;003E4429&quot;/&gt;&lt;wsp:rsid wsp:val=&quot;003E4855&quot;/&gt;&lt;wsp:rsid wsp:val=&quot;003E66EA&quot;/&gt;&lt;wsp:rsid wsp:val=&quot;003E68C0&quot;/&gt;&lt;wsp:rsid wsp:val=&quot;003E702B&quot;/&gt;&lt;wsp:rsid wsp:val=&quot;003E733A&quot;/&gt;&lt;wsp:rsid wsp:val=&quot;003E74D7&quot;/&gt;&lt;wsp:rsid wsp:val=&quot;003E7833&quot;/&gt;&lt;wsp:rsid wsp:val=&quot;003F02AF&quot;/&gt;&lt;wsp:rsid wsp:val=&quot;003F07E4&quot;/&gt;&lt;wsp:rsid wsp:val=&quot;003F1468&quot;/&gt;&lt;wsp:rsid wsp:val=&quot;003F249F&quot;/&gt;&lt;wsp:rsid wsp:val=&quot;003F27F4&quot;/&gt;&lt;wsp:rsid wsp:val=&quot;003F2A23&quot;/&gt;&lt;wsp:rsid wsp:val=&quot;003F3108&quot;/&gt;&lt;wsp:rsid wsp:val=&quot;003F34DF&quot;/&gt;&lt;wsp:rsid wsp:val=&quot;003F5312&quot;/&gt;&lt;wsp:rsid wsp:val=&quot;003F553E&quot;/&gt;&lt;wsp:rsid wsp:val=&quot;003F5608&quot;/&gt;&lt;wsp:rsid wsp:val=&quot;003F5C9B&quot;/&gt;&lt;wsp:rsid wsp:val=&quot;003F5DF9&quot;/&gt;&lt;wsp:rsid wsp:val=&quot;003F5FC7&quot;/&gt;&lt;wsp:rsid wsp:val=&quot;003F6F49&quot;/&gt;&lt;wsp:rsid wsp:val=&quot;003F75D6&quot;/&gt;&lt;wsp:rsid wsp:val=&quot;003F7AEB&quot;/&gt;&lt;wsp:rsid wsp:val=&quot;003F7F9B&quot;/&gt;&lt;wsp:rsid wsp:val=&quot;00400891&quot;/&gt;&lt;wsp:rsid wsp:val=&quot;00400CE3&quot;/&gt;&lt;wsp:rsid wsp:val=&quot;00401E80&quot;/&gt;&lt;wsp:rsid wsp:val=&quot;004023D3&quot;/&gt;&lt;wsp:rsid wsp:val=&quot;00403869&quot;/&gt;&lt;wsp:rsid wsp:val=&quot;00403DD9&quot;/&gt;&lt;wsp:rsid wsp:val=&quot;004042CC&quot;/&gt;&lt;wsp:rsid wsp:val=&quot;0040460F&quot;/&gt;&lt;wsp:rsid wsp:val=&quot;00404948&quot;/&gt;&lt;wsp:rsid wsp:val=&quot;00404B84&quot;/&gt;&lt;wsp:rsid wsp:val=&quot;00405368&quot;/&gt;&lt;wsp:rsid wsp:val=&quot;00406D28&quot;/&gt;&lt;wsp:rsid wsp:val=&quot;00406F8F&quot;/&gt;&lt;wsp:rsid wsp:val=&quot;004070E5&quot;/&gt;&lt;wsp:rsid wsp:val=&quot;00411B05&quot;/&gt;&lt;wsp:rsid wsp:val=&quot;00411F42&quot;/&gt;&lt;wsp:rsid wsp:val=&quot;0041390A&quot;/&gt;&lt;wsp:rsid wsp:val=&quot;00414129&quot;/&gt;&lt;wsp:rsid wsp:val=&quot;0041549B&quot;/&gt;&lt;wsp:rsid wsp:val=&quot;00415945&quot;/&gt;&lt;wsp:rsid wsp:val=&quot;00415DEB&quot;/&gt;&lt;wsp:rsid wsp:val=&quot;00415F8D&quot;/&gt;&lt;wsp:rsid wsp:val=&quot;00417721&quot;/&gt;&lt;wsp:rsid wsp:val=&quot;0041797E&quot;/&gt;&lt;wsp:rsid wsp:val=&quot;00417F39&quot;/&gt;&lt;wsp:rsid wsp:val=&quot;00420230&quot;/&gt;&lt;wsp:rsid wsp:val=&quot;00420E59&quot;/&gt;&lt;wsp:rsid wsp:val=&quot;004216E4&quot;/&gt;&lt;wsp:rsid wsp:val=&quot;0042191C&quot;/&gt;&lt;wsp:rsid wsp:val=&quot;004238BF&quot;/&gt;&lt;wsp:rsid wsp:val=&quot;00423F28&quot;/&gt;&lt;wsp:rsid wsp:val=&quot;00424279&quot;/&gt;&lt;wsp:rsid wsp:val=&quot;004243D1&quot;/&gt;&lt;wsp:rsid wsp:val=&quot;0042457B&quot;/&gt;&lt;wsp:rsid wsp:val=&quot;004256B4&quot;/&gt;&lt;wsp:rsid wsp:val=&quot;0042606C&quot;/&gt;&lt;wsp:rsid wsp:val=&quot;004262AD&quot;/&gt;&lt;wsp:rsid wsp:val=&quot;00427F7F&quot;/&gt;&lt;wsp:rsid wsp:val=&quot;0043039F&quot;/&gt;&lt;wsp:rsid wsp:val=&quot;00431F7B&quot;/&gt;&lt;wsp:rsid wsp:val=&quot;004326E3&quot;/&gt;&lt;wsp:rsid wsp:val=&quot;004328DC&quot;/&gt;&lt;wsp:rsid wsp:val=&quot;00432BBC&quot;/&gt;&lt;wsp:rsid wsp:val=&quot;004332A5&quot;/&gt;&lt;wsp:rsid wsp:val=&quot;0043347F&quot;/&gt;&lt;wsp:rsid wsp:val=&quot;004345E7&quot;/&gt;&lt;wsp:rsid wsp:val=&quot;00435E0A&quot;/&gt;&lt;wsp:rsid wsp:val=&quot;00436AF6&quot;/&gt;&lt;wsp:rsid wsp:val=&quot;00436BC1&quot;/&gt;&lt;wsp:rsid wsp:val=&quot;00436EC7&quot;/&gt;&lt;wsp:rsid wsp:val=&quot;0043702F&quot;/&gt;&lt;wsp:rsid wsp:val=&quot;004372EE&quot;/&gt;&lt;wsp:rsid wsp:val=&quot;00437D66&quot;/&gt;&lt;wsp:rsid wsp:val=&quot;0044067D&quot;/&gt;&lt;wsp:rsid wsp:val=&quot;004414B6&quot;/&gt;&lt;wsp:rsid wsp:val=&quot;00441E28&quot;/&gt;&lt;wsp:rsid wsp:val=&quot;004420C0&quot;/&gt;&lt;wsp:rsid wsp:val=&quot;00442E80&quot;/&gt;&lt;wsp:rsid wsp:val=&quot;00444703&quot;/&gt;&lt;wsp:rsid wsp:val=&quot;004456E4&quot;/&gt;&lt;wsp:rsid wsp:val=&quot;004458A5&quot;/&gt;&lt;wsp:rsid wsp:val=&quot;00445CFB&quot;/&gt;&lt;wsp:rsid wsp:val=&quot;00445FF0&quot;/&gt;&lt;wsp:rsid wsp:val=&quot;00446D78&quot;/&gt;&lt;wsp:rsid wsp:val=&quot;00446DC9&quot;/&gt;&lt;wsp:rsid wsp:val=&quot;004501FD&quot;/&gt;&lt;wsp:rsid wsp:val=&quot;00450B83&quot;/&gt;&lt;wsp:rsid wsp:val=&quot;00451851&quot;/&gt;&lt;wsp:rsid wsp:val=&quot;00452B02&quot;/&gt;&lt;wsp:rsid wsp:val=&quot;0045358C&quot;/&gt;&lt;wsp:rsid wsp:val=&quot;00453CFE&quot;/&gt;&lt;wsp:rsid wsp:val=&quot;00454519&quot;/&gt;&lt;wsp:rsid wsp:val=&quot;00455288&quot;/&gt;&lt;wsp:rsid wsp:val=&quot;004562E3&quot;/&gt;&lt;wsp:rsid wsp:val=&quot;00456A80&quot;/&gt;&lt;wsp:rsid wsp:val=&quot;00456BEC&quot;/&gt;&lt;wsp:rsid wsp:val=&quot;00456CBE&quot;/&gt;&lt;wsp:rsid wsp:val=&quot;004601F5&quot;/&gt;&lt;wsp:rsid wsp:val=&quot;00461109&quot;/&gt;&lt;wsp:rsid wsp:val=&quot;004611B5&quot;/&gt;&lt;wsp:rsid wsp:val=&quot;004611C1&quot;/&gt;&lt;wsp:rsid wsp:val=&quot;004612C0&quot;/&gt;&lt;wsp:rsid wsp:val=&quot;00461A45&quot;/&gt;&lt;wsp:rsid wsp:val=&quot;00461BFE&quot;/&gt;&lt;wsp:rsid wsp:val=&quot;00461FE1&quot;/&gt;&lt;wsp:rsid wsp:val=&quot;0046215E&quot;/&gt;&lt;wsp:rsid wsp:val=&quot;00462166&quot;/&gt;&lt;wsp:rsid wsp:val=&quot;0046242F&quot;/&gt;&lt;wsp:rsid wsp:val=&quot;0046247F&quot;/&gt;&lt;wsp:rsid wsp:val=&quot;00462AFE&quot;/&gt;&lt;wsp:rsid wsp:val=&quot;0046334F&quot;/&gt;&lt;wsp:rsid wsp:val=&quot;00463D15&quot;/&gt;&lt;wsp:rsid wsp:val=&quot;00464987&quot;/&gt;&lt;wsp:rsid wsp:val=&quot;00465148&quot;/&gt;&lt;wsp:rsid wsp:val=&quot;00466557&quot;/&gt;&lt;wsp:rsid wsp:val=&quot;0046702C&quot;/&gt;&lt;wsp:rsid wsp:val=&quot;004671BB&quot;/&gt;&lt;wsp:rsid wsp:val=&quot;0047037C&quot;/&gt;&lt;wsp:rsid wsp:val=&quot;00470A6B&quot;/&gt;&lt;wsp:rsid wsp:val=&quot;00470C45&quot;/&gt;&lt;wsp:rsid wsp:val=&quot;00471F54&quot;/&gt;&lt;wsp:rsid wsp:val=&quot;00472A49&quot;/&gt;&lt;wsp:rsid wsp:val=&quot;00473469&quot;/&gt;&lt;wsp:rsid wsp:val=&quot;00473D25&quot;/&gt;&lt;wsp:rsid wsp:val=&quot;00474BF1&quot;/&gt;&lt;wsp:rsid wsp:val=&quot;0047613C&quot;/&gt;&lt;wsp:rsid wsp:val=&quot;004766DB&quot;/&gt;&lt;wsp:rsid wsp:val=&quot;00476795&quot;/&gt;&lt;wsp:rsid wsp:val=&quot;00477CF1&quot;/&gt;&lt;wsp:rsid wsp:val=&quot;004819CA&quot;/&gt;&lt;wsp:rsid wsp:val=&quot;00482673&quot;/&gt;&lt;wsp:rsid wsp:val=&quot;00482E20&quot;/&gt;&lt;wsp:rsid wsp:val=&quot;00483599&quot;/&gt;&lt;wsp:rsid wsp:val=&quot;004837BD&quot;/&gt;&lt;wsp:rsid wsp:val=&quot;00483DDB&quot;/&gt;&lt;wsp:rsid wsp:val=&quot;00483EF0&quot;/&gt;&lt;wsp:rsid wsp:val=&quot;00484894&quot;/&gt;&lt;wsp:rsid wsp:val=&quot;00484A5B&quot;/&gt;&lt;wsp:rsid wsp:val=&quot;00484C11&quot;/&gt;&lt;wsp:rsid wsp:val=&quot;00484D96&quot;/&gt;&lt;wsp:rsid wsp:val=&quot;0048556C&quot;/&gt;&lt;wsp:rsid wsp:val=&quot;00485F75&quot;/&gt;&lt;wsp:rsid wsp:val=&quot;00486AE4&quot;/&gt;&lt;wsp:rsid wsp:val=&quot;00487755&quot;/&gt;&lt;wsp:rsid wsp:val=&quot;004905C0&quot;/&gt;&lt;wsp:rsid wsp:val=&quot;004916D8&quot;/&gt;&lt;wsp:rsid wsp:val=&quot;00491B66&quot;/&gt;&lt;wsp:rsid wsp:val=&quot;00492977&quot;/&gt;&lt;wsp:rsid wsp:val=&quot;004932F2&quot;/&gt;&lt;wsp:rsid wsp:val=&quot;00493CE7&quot;/&gt;&lt;wsp:rsid wsp:val=&quot;004940E4&quot;/&gt;&lt;wsp:rsid wsp:val=&quot;0049457C&quot;/&gt;&lt;wsp:rsid wsp:val=&quot;00494ACC&quot;/&gt;&lt;wsp:rsid wsp:val=&quot;00494EDD&quot;/&gt;&lt;wsp:rsid wsp:val=&quot;00495143&quot;/&gt;&lt;wsp:rsid wsp:val=&quot;0049535D&quot;/&gt;&lt;wsp:rsid wsp:val=&quot;0049593B&quot;/&gt;&lt;wsp:rsid wsp:val=&quot;00496095&quot;/&gt;&lt;wsp:rsid wsp:val=&quot;0049648B&quot;/&gt;&lt;wsp:rsid wsp:val=&quot;00496C80&quot;/&gt;&lt;wsp:rsid wsp:val=&quot;00497671&quot;/&gt;&lt;wsp:rsid wsp:val=&quot;00497974&quot;/&gt;&lt;wsp:rsid wsp:val=&quot;004A0438&quot;/&gt;&lt;wsp:rsid wsp:val=&quot;004A0B8B&quot;/&gt;&lt;wsp:rsid wsp:val=&quot;004A1BE8&quot;/&gt;&lt;wsp:rsid wsp:val=&quot;004A316F&quot;/&gt;&lt;wsp:rsid wsp:val=&quot;004A3EF3&quot;/&gt;&lt;wsp:rsid wsp:val=&quot;004A4741&quot;/&gt;&lt;wsp:rsid wsp:val=&quot;004A5459&quot;/&gt;&lt;wsp:rsid wsp:val=&quot;004A5AA8&quot;/&gt;&lt;wsp:rsid wsp:val=&quot;004A5EF4&quot;/&gt;&lt;wsp:rsid wsp:val=&quot;004A6206&quot;/&gt;&lt;wsp:rsid wsp:val=&quot;004A6D67&quot;/&gt;&lt;wsp:rsid wsp:val=&quot;004A72DB&quot;/&gt;&lt;wsp:rsid wsp:val=&quot;004A78C6&quot;/&gt;&lt;wsp:rsid wsp:val=&quot;004A7BD0&quot;/&gt;&lt;wsp:rsid wsp:val=&quot;004A7E5B&quot;/&gt;&lt;wsp:rsid wsp:val=&quot;004B0293&quot;/&gt;&lt;wsp:rsid wsp:val=&quot;004B049B&quot;/&gt;&lt;wsp:rsid wsp:val=&quot;004B06B2&quot;/&gt;&lt;wsp:rsid wsp:val=&quot;004B14BF&quot;/&gt;&lt;wsp:rsid wsp:val=&quot;004B18CF&quot;/&gt;&lt;wsp:rsid wsp:val=&quot;004B1CFB&quot;/&gt;&lt;wsp:rsid wsp:val=&quot;004B239B&quot;/&gt;&lt;wsp:rsid wsp:val=&quot;004B26DA&quot;/&gt;&lt;wsp:rsid wsp:val=&quot;004B282F&quot;/&gt;&lt;wsp:rsid wsp:val=&quot;004B3260&quot;/&gt;&lt;wsp:rsid wsp:val=&quot;004B3B08&quot;/&gt;&lt;wsp:rsid wsp:val=&quot;004B49FC&quot;/&gt;&lt;wsp:rsid wsp:val=&quot;004B4D04&quot;/&gt;&lt;wsp:rsid wsp:val=&quot;004B4F8B&quot;/&gt;&lt;wsp:rsid wsp:val=&quot;004B510E&quot;/&gt;&lt;wsp:rsid wsp:val=&quot;004B649F&quot;/&gt;&lt;wsp:rsid wsp:val=&quot;004B74B1&quot;/&gt;&lt;wsp:rsid wsp:val=&quot;004B7868&quot;/&gt;&lt;wsp:rsid wsp:val=&quot;004C00D7&quot;/&gt;&lt;wsp:rsid wsp:val=&quot;004C176D&quot;/&gt;&lt;wsp:rsid wsp:val=&quot;004C19C3&quot;/&gt;&lt;wsp:rsid wsp:val=&quot;004C2412&quot;/&gt;&lt;wsp:rsid wsp:val=&quot;004C257B&quot;/&gt;&lt;wsp:rsid wsp:val=&quot;004C2A58&quot;/&gt;&lt;wsp:rsid wsp:val=&quot;004C2BB7&quot;/&gt;&lt;wsp:rsid wsp:val=&quot;004C3D60&quot;/&gt;&lt;wsp:rsid wsp:val=&quot;004C4003&quot;/&gt;&lt;wsp:rsid wsp:val=&quot;004C481B&quot;/&gt;&lt;wsp:rsid wsp:val=&quot;004C481F&quot;/&gt;&lt;wsp:rsid wsp:val=&quot;004C4E90&quot;/&gt;&lt;wsp:rsid wsp:val=&quot;004C4FD1&quot;/&gt;&lt;wsp:rsid wsp:val=&quot;004C59F4&quot;/&gt;&lt;wsp:rsid wsp:val=&quot;004C6CEB&quot;/&gt;&lt;wsp:rsid wsp:val=&quot;004C6F4F&quot;/&gt;&lt;wsp:rsid wsp:val=&quot;004D022F&quot;/&gt;&lt;wsp:rsid wsp:val=&quot;004D07DE&quot;/&gt;&lt;wsp:rsid wsp:val=&quot;004D0CFF&quot;/&gt;&lt;wsp:rsid wsp:val=&quot;004D16AA&quot;/&gt;&lt;wsp:rsid wsp:val=&quot;004D1789&quot;/&gt;&lt;wsp:rsid wsp:val=&quot;004D227A&quot;/&gt;&lt;wsp:rsid wsp:val=&quot;004D33B6&quot;/&gt;&lt;wsp:rsid wsp:val=&quot;004D36C8&quot;/&gt;&lt;wsp:rsid wsp:val=&quot;004D3769&quot;/&gt;&lt;wsp:rsid wsp:val=&quot;004D3C1E&quot;/&gt;&lt;wsp:rsid wsp:val=&quot;004D4274&quot;/&gt;&lt;wsp:rsid wsp:val=&quot;004D45CF&quot;/&gt;&lt;wsp:rsid wsp:val=&quot;004D4CF3&quot;/&gt;&lt;wsp:rsid wsp:val=&quot;004D4EE6&quot;/&gt;&lt;wsp:rsid wsp:val=&quot;004D5170&quot;/&gt;&lt;wsp:rsid wsp:val=&quot;004D60D7&quot;/&gt;&lt;wsp:rsid wsp:val=&quot;004D630A&quot;/&gt;&lt;wsp:rsid wsp:val=&quot;004D66A8&quot;/&gt;&lt;wsp:rsid wsp:val=&quot;004D66E4&quot;/&gt;&lt;wsp:rsid wsp:val=&quot;004D6737&quot;/&gt;&lt;wsp:rsid wsp:val=&quot;004D7F87&quot;/&gt;&lt;wsp:rsid wsp:val=&quot;004E1196&quot;/&gt;&lt;wsp:rsid wsp:val=&quot;004E15D0&quot;/&gt;&lt;wsp:rsid wsp:val=&quot;004E2BD5&quot;/&gt;&lt;wsp:rsid wsp:val=&quot;004E3748&quot;/&gt;&lt;wsp:rsid wsp:val=&quot;004E3861&quot;/&gt;&lt;wsp:rsid wsp:val=&quot;004E41C1&quot;/&gt;&lt;wsp:rsid wsp:val=&quot;004E4559&quot;/&gt;&lt;wsp:rsid wsp:val=&quot;004E4FE7&quot;/&gt;&lt;wsp:rsid wsp:val=&quot;004E61E9&quot;/&gt;&lt;wsp:rsid wsp:val=&quot;004E6308&quot;/&gt;&lt;wsp:rsid wsp:val=&quot;004E67BA&quot;/&gt;&lt;wsp:rsid wsp:val=&quot;004F2060&quot;/&gt;&lt;wsp:rsid wsp:val=&quot;004F23DF&quot;/&gt;&lt;wsp:rsid wsp:val=&quot;004F45E6&quot;/&gt;&lt;wsp:rsid wsp:val=&quot;004F5D0E&quot;/&gt;&lt;wsp:rsid wsp:val=&quot;004F652A&quot;/&gt;&lt;wsp:rsid wsp:val=&quot;004F68EF&quot;/&gt;&lt;wsp:rsid wsp:val=&quot;00500930&quot;/&gt;&lt;wsp:rsid wsp:val=&quot;00501493&quot;/&gt;&lt;wsp:rsid wsp:val=&quot;00501889&quot;/&gt;&lt;wsp:rsid wsp:val=&quot;00501A4A&quot;/&gt;&lt;wsp:rsid wsp:val=&quot;00501F2D&quot;/&gt;&lt;wsp:rsid wsp:val=&quot;00502333&quot;/&gt;&lt;wsp:rsid wsp:val=&quot;005025B8&quot;/&gt;&lt;wsp:rsid wsp:val=&quot;0050325A&quot;/&gt;&lt;wsp:rsid wsp:val=&quot;005038D1&quot;/&gt;&lt;wsp:rsid wsp:val=&quot;00503CCD&quot;/&gt;&lt;wsp:rsid wsp:val=&quot;005055DD&quot;/&gt;&lt;wsp:rsid wsp:val=&quot;00505C4E&quot;/&gt;&lt;wsp:rsid wsp:val=&quot;005062DB&quot;/&gt;&lt;wsp:rsid wsp:val=&quot;0050690F&quot;/&gt;&lt;wsp:rsid wsp:val=&quot;00506D55&quot;/&gt;&lt;wsp:rsid wsp:val=&quot;005071A2&quot;/&gt;&lt;wsp:rsid wsp:val=&quot;00507244&quot;/&gt;&lt;wsp:rsid wsp:val=&quot;0050749F&quot;/&gt;&lt;wsp:rsid wsp:val=&quot;005075FB&quot;/&gt;&lt;wsp:rsid wsp:val=&quot;005076BA&quot;/&gt;&lt;wsp:rsid wsp:val=&quot;00507A4A&quot;/&gt;&lt;wsp:rsid wsp:val=&quot;00510026&quot;/&gt;&lt;wsp:rsid wsp:val=&quot;00510436&quot;/&gt;&lt;wsp:rsid wsp:val=&quot;00510499&quot;/&gt;&lt;wsp:rsid wsp:val=&quot;00511AE6&quot;/&gt;&lt;wsp:rsid wsp:val=&quot;00512514&quot;/&gt;&lt;wsp:rsid wsp:val=&quot;00512658&quot;/&gt;&lt;wsp:rsid wsp:val=&quot;00512753&quot;/&gt;&lt;wsp:rsid wsp:val=&quot;005130F1&quot;/&gt;&lt;wsp:rsid wsp:val=&quot;005135CD&quot;/&gt;&lt;wsp:rsid wsp:val=&quot;005137CC&quot;/&gt;&lt;wsp:rsid wsp:val=&quot;005139CF&quot;/&gt;&lt;wsp:rsid wsp:val=&quot;00513A75&quot;/&gt;&lt;wsp:rsid wsp:val=&quot;0051552C&quot;/&gt;&lt;wsp:rsid wsp:val=&quot;0051574A&quot;/&gt;&lt;wsp:rsid wsp:val=&quot;00516033&quot;/&gt;&lt;wsp:rsid wsp:val=&quot;005165A6&quot;/&gt;&lt;wsp:rsid wsp:val=&quot;00516767&quot;/&gt;&lt;wsp:rsid wsp:val=&quot;005176A8&quot;/&gt;&lt;wsp:rsid wsp:val=&quot;00517CDF&quot;/&gt;&lt;wsp:rsid wsp:val=&quot;0052110B&quot;/&gt;&lt;wsp:rsid wsp:val=&quot;005211AF&quot;/&gt;&lt;wsp:rsid wsp:val=&quot;005222D3&quot;/&gt;&lt;wsp:rsid wsp:val=&quot;005237AE&quot;/&gt;&lt;wsp:rsid wsp:val=&quot;00524FD1&quot;/&gt;&lt;wsp:rsid wsp:val=&quot;00525312&quot;/&gt;&lt;wsp:rsid wsp:val=&quot;005262C5&quot;/&gt;&lt;wsp:rsid wsp:val=&quot;005272D3&quot;/&gt;&lt;wsp:rsid wsp:val=&quot;005274D9&quot;/&gt;&lt;wsp:rsid wsp:val=&quot;00530943&quot;/&gt;&lt;wsp:rsid wsp:val=&quot;00530A38&quot;/&gt;&lt;wsp:rsid wsp:val=&quot;005320BF&quot;/&gt;&lt;wsp:rsid wsp:val=&quot;0053272B&quot;/&gt;&lt;wsp:rsid wsp:val=&quot;00532851&quot;/&gt;&lt;wsp:rsid wsp:val=&quot;005337D4&quot;/&gt;&lt;wsp:rsid wsp:val=&quot;00534266&quot;/&gt;&lt;wsp:rsid wsp:val=&quot;00534291&quot;/&gt;&lt;wsp:rsid wsp:val=&quot;00534FB5&quot;/&gt;&lt;wsp:rsid wsp:val=&quot;0053687B&quot;/&gt;&lt;wsp:rsid wsp:val=&quot;00536B8C&quot;/&gt;&lt;wsp:rsid wsp:val=&quot;00536BB6&quot;/&gt;&lt;wsp:rsid wsp:val=&quot;005376C4&quot;/&gt;&lt;wsp:rsid wsp:val=&quot;005401FE&quot;/&gt;&lt;wsp:rsid wsp:val=&quot;00540347&quot;/&gt;&lt;wsp:rsid wsp:val=&quot;0054043A&quot;/&gt;&lt;wsp:rsid wsp:val=&quot;00541784&quot;/&gt;&lt;wsp:rsid wsp:val=&quot;0054316B&quot;/&gt;&lt;wsp:rsid wsp:val=&quot;00543931&quot;/&gt;&lt;wsp:rsid wsp:val=&quot;00544867&quot;/&gt;&lt;wsp:rsid wsp:val=&quot;00544F52&quot;/&gt;&lt;wsp:rsid wsp:val=&quot;0054505D&quot;/&gt;&lt;wsp:rsid wsp:val=&quot;005451DE&quot;/&gt;&lt;wsp:rsid wsp:val=&quot;00545611&quot;/&gt;&lt;wsp:rsid wsp:val=&quot;00546088&quot;/&gt;&lt;wsp:rsid wsp:val=&quot;00550F66&quot;/&gt;&lt;wsp:rsid wsp:val=&quot;00551215&quot;/&gt;&lt;wsp:rsid wsp:val=&quot;00551BD4&quot;/&gt;&lt;wsp:rsid wsp:val=&quot;005526C1&quot;/&gt;&lt;wsp:rsid wsp:val=&quot;00552C34&quot;/&gt;&lt;wsp:rsid wsp:val=&quot;00552C52&quot;/&gt;&lt;wsp:rsid wsp:val=&quot;0055338E&quot;/&gt;&lt;wsp:rsid wsp:val=&quot;00554561&quot;/&gt;&lt;wsp:rsid wsp:val=&quot;005547D6&quot;/&gt;&lt;wsp:rsid wsp:val=&quot;00554872&quot;/&gt;&lt;wsp:rsid wsp:val=&quot;0055496F&quot;/&gt;&lt;wsp:rsid wsp:val=&quot;00555E17&quot;/&gt;&lt;wsp:rsid wsp:val=&quot;005564C9&quot;/&gt;&lt;wsp:rsid wsp:val=&quot;00556C6A&quot;/&gt;&lt;wsp:rsid wsp:val=&quot;00556D0E&quot;/&gt;&lt;wsp:rsid wsp:val=&quot;0055700B&quot;/&gt;&lt;wsp:rsid wsp:val=&quot;0055744C&quot;/&gt;&lt;wsp:rsid wsp:val=&quot;00557473&quot;/&gt;&lt;wsp:rsid wsp:val=&quot;005603DF&quot;/&gt;&lt;wsp:rsid wsp:val=&quot;005605C3&quot;/&gt;&lt;wsp:rsid wsp:val=&quot;00560D6F&quot;/&gt;&lt;wsp:rsid wsp:val=&quot;00561321&quot;/&gt;&lt;wsp:rsid wsp:val=&quot;0056132E&quot;/&gt;&lt;wsp:rsid wsp:val=&quot;005614A5&quot;/&gt;&lt;wsp:rsid wsp:val=&quot;0056251E&quot;/&gt;&lt;wsp:rsid wsp:val=&quot;005629FC&quot;/&gt;&lt;wsp:rsid wsp:val=&quot;00563640&quot;/&gt;&lt;wsp:rsid wsp:val=&quot;005640A2&quot;/&gt;&lt;wsp:rsid wsp:val=&quot;00564C88&quot;/&gt;&lt;wsp:rsid wsp:val=&quot;005658ED&quot;/&gt;&lt;wsp:rsid wsp:val=&quot;005664AF&quot;/&gt;&lt;wsp:rsid wsp:val=&quot;00566937&quot;/&gt;&lt;wsp:rsid wsp:val=&quot;00567013&quot;/&gt;&lt;wsp:rsid wsp:val=&quot;005670EF&quot;/&gt;&lt;wsp:rsid wsp:val=&quot;00567512&quot;/&gt;&lt;wsp:rsid wsp:val=&quot;00570395&quot;/&gt;&lt;wsp:rsid wsp:val=&quot;005713FC&quot;/&gt;&lt;wsp:rsid wsp:val=&quot;005721B6&quot;/&gt;&lt;wsp:rsid wsp:val=&quot;0057286A&quot;/&gt;&lt;wsp:rsid wsp:val=&quot;005733DF&quot;/&gt;&lt;wsp:rsid wsp:val=&quot;005734D2&quot;/&gt;&lt;wsp:rsid wsp:val=&quot;00574A77&quot;/&gt;&lt;wsp:rsid wsp:val=&quot;00574CC8&quot;/&gt;&lt;wsp:rsid wsp:val=&quot;005753B0&quot;/&gt;&lt;wsp:rsid wsp:val=&quot;00575E0A&quot;/&gt;&lt;wsp:rsid wsp:val=&quot;005764F0&quot;/&gt;&lt;wsp:rsid wsp:val=&quot;00576D4E&quot;/&gt;&lt;wsp:rsid wsp:val=&quot;00576E58&quot;/&gt;&lt;wsp:rsid wsp:val=&quot;00580AC3&quot;/&gt;&lt;wsp:rsid wsp:val=&quot;0058200B&quot;/&gt;&lt;wsp:rsid wsp:val=&quot;00582365&quot;/&gt;&lt;wsp:rsid wsp:val=&quot;005824D8&quot;/&gt;&lt;wsp:rsid wsp:val=&quot;0058254F&quot;/&gt;&lt;wsp:rsid wsp:val=&quot;00582DF1&quot;/&gt;&lt;wsp:rsid wsp:val=&quot;005833FF&quot;/&gt;&lt;wsp:rsid wsp:val=&quot;0058471E&quot;/&gt;&lt;wsp:rsid wsp:val=&quot;00584F95&quot;/&gt;&lt;wsp:rsid wsp:val=&quot;005865BB&quot;/&gt;&lt;wsp:rsid wsp:val=&quot;00587BF6&quot;/&gt;&lt;wsp:rsid wsp:val=&quot;00587FD5&quot;/&gt;&lt;wsp:rsid wsp:val=&quot;00590A00&quot;/&gt;&lt;wsp:rsid wsp:val=&quot;005917A6&quot;/&gt;&lt;wsp:rsid wsp:val=&quot;00592EB6&quot;/&gt;&lt;wsp:rsid wsp:val=&quot;005931E8&quot;/&gt;&lt;wsp:rsid wsp:val=&quot;00593A73&quot;/&gt;&lt;wsp:rsid wsp:val=&quot;00594FF0&quot;/&gt;&lt;wsp:rsid wsp:val=&quot;005967E2&quot;/&gt;&lt;wsp:rsid wsp:val=&quot;00596C19&quot;/&gt;&lt;wsp:rsid wsp:val=&quot;00596E96&quot;/&gt;&lt;wsp:rsid wsp:val=&quot;005973E0&quot;/&gt;&lt;wsp:rsid wsp:val=&quot;005A0622&quot;/&gt;&lt;wsp:rsid wsp:val=&quot;005A0731&quot;/&gt;&lt;wsp:rsid wsp:val=&quot;005A0888&quot;/&gt;&lt;wsp:rsid wsp:val=&quot;005A1407&quot;/&gt;&lt;wsp:rsid wsp:val=&quot;005A1E0B&quot;/&gt;&lt;wsp:rsid wsp:val=&quot;005A228C&quot;/&gt;&lt;wsp:rsid wsp:val=&quot;005A2551&quot;/&gt;&lt;wsp:rsid wsp:val=&quot;005A30B5&quot;/&gt;&lt;wsp:rsid wsp:val=&quot;005A4CCC&quot;/&gt;&lt;wsp:rsid wsp:val=&quot;005A7323&quot;/&gt;&lt;wsp:rsid wsp:val=&quot;005A74E5&quot;/&gt;&lt;wsp:rsid wsp:val=&quot;005A7720&quot;/&gt;&lt;wsp:rsid wsp:val=&quot;005A7C26&quot;/&gt;&lt;wsp:rsid wsp:val=&quot;005B0697&quot;/&gt;&lt;wsp:rsid wsp:val=&quot;005B26E9&quot;/&gt;&lt;wsp:rsid wsp:val=&quot;005B2793&quot;/&gt;&lt;wsp:rsid wsp:val=&quot;005B29A6&quot;/&gt;&lt;wsp:rsid wsp:val=&quot;005B2D91&quot;/&gt;&lt;wsp:rsid wsp:val=&quot;005B2DE2&quot;/&gt;&lt;wsp:rsid wsp:val=&quot;005B3906&quot;/&gt;&lt;wsp:rsid wsp:val=&quot;005B3F3F&quot;/&gt;&lt;wsp:rsid wsp:val=&quot;005B43C7&quot;/&gt;&lt;wsp:rsid wsp:val=&quot;005B45C2&quot;/&gt;&lt;wsp:rsid wsp:val=&quot;005B4765&quot;/&gt;&lt;wsp:rsid wsp:val=&quot;005B4942&quot;/&gt;&lt;wsp:rsid wsp:val=&quot;005B551F&quot;/&gt;&lt;wsp:rsid wsp:val=&quot;005B6038&quot;/&gt;&lt;wsp:rsid wsp:val=&quot;005B667E&quot;/&gt;&lt;wsp:rsid wsp:val=&quot;005B6DC7&quot;/&gt;&lt;wsp:rsid wsp:val=&quot;005B76C4&quot;/&gt;&lt;wsp:rsid wsp:val=&quot;005B778E&quot;/&gt;&lt;wsp:rsid wsp:val=&quot;005C14E1&quot;/&gt;&lt;wsp:rsid wsp:val=&quot;005C169F&quot;/&gt;&lt;wsp:rsid wsp:val=&quot;005C286E&quot;/&gt;&lt;wsp:rsid wsp:val=&quot;005C2B48&quot;/&gt;&lt;wsp:rsid wsp:val=&quot;005C36D4&quot;/&gt;&lt;wsp:rsid wsp:val=&quot;005C3AE5&quot;/&gt;&lt;wsp:rsid wsp:val=&quot;005C523C&quot;/&gt;&lt;wsp:rsid wsp:val=&quot;005C568F&quot;/&gt;&lt;wsp:rsid wsp:val=&quot;005C6EB9&quot;/&gt;&lt;wsp:rsid wsp:val=&quot;005C77BC&quot;/&gt;&lt;wsp:rsid wsp:val=&quot;005C7A7D&quot;/&gt;&lt;wsp:rsid wsp:val=&quot;005D11D5&quot;/&gt;&lt;wsp:rsid wsp:val=&quot;005D14C5&quot;/&gt;&lt;wsp:rsid wsp:val=&quot;005D1FCB&quot;/&gt;&lt;wsp:rsid wsp:val=&quot;005D21A0&quot;/&gt;&lt;wsp:rsid wsp:val=&quot;005D22B9&quot;/&gt;&lt;wsp:rsid wsp:val=&quot;005D2C2A&quot;/&gt;&lt;wsp:rsid wsp:val=&quot;005D328D&quot;/&gt;&lt;wsp:rsid wsp:val=&quot;005D4C7F&quot;/&gt;&lt;wsp:rsid wsp:val=&quot;005D4CF6&quot;/&gt;&lt;wsp:rsid wsp:val=&quot;005D4F45&quot;/&gt;&lt;wsp:rsid wsp:val=&quot;005D5C93&quot;/&gt;&lt;wsp:rsid wsp:val=&quot;005D65CE&quot;/&gt;&lt;wsp:rsid wsp:val=&quot;005D68D3&quot;/&gt;&lt;wsp:rsid wsp:val=&quot;005D6C11&quot;/&gt;&lt;wsp:rsid wsp:val=&quot;005E0878&quot;/&gt;&lt;wsp:rsid wsp:val=&quot;005E1C98&quot;/&gt;&lt;wsp:rsid wsp:val=&quot;005E2418&quot;/&gt;&lt;wsp:rsid wsp:val=&quot;005E264C&quot;/&gt;&lt;wsp:rsid wsp:val=&quot;005E2AFF&quot;/&gt;&lt;wsp:rsid wsp:val=&quot;005E2B9F&quot;/&gt;&lt;wsp:rsid wsp:val=&quot;005E2C55&quot;/&gt;&lt;wsp:rsid wsp:val=&quot;005E33B3&quot;/&gt;&lt;wsp:rsid wsp:val=&quot;005E3780&quot;/&gt;&lt;wsp:rsid wsp:val=&quot;005E3877&quot;/&gt;&lt;wsp:rsid wsp:val=&quot;005E428A&quot;/&gt;&lt;wsp:rsid wsp:val=&quot;005E44F1&quot;/&gt;&lt;wsp:rsid wsp:val=&quot;005E5924&quot;/&gt;&lt;wsp:rsid wsp:val=&quot;005E5BF2&quot;/&gt;&lt;wsp:rsid wsp:val=&quot;005E6514&quot;/&gt;&lt;wsp:rsid wsp:val=&quot;005E6853&quot;/&gt;&lt;wsp:rsid wsp:val=&quot;005E6F76&quot;/&gt;&lt;wsp:rsid wsp:val=&quot;005E7966&quot;/&gt;&lt;wsp:rsid wsp:val=&quot;005E7B48&quot;/&gt;&lt;wsp:rsid wsp:val=&quot;005F10EC&quot;/&gt;&lt;wsp:rsid wsp:val=&quot;005F39E4&quot;/&gt;&lt;wsp:rsid wsp:val=&quot;005F40CB&quot;/&gt;&lt;wsp:rsid wsp:val=&quot;005F430C&quot;/&gt;&lt;wsp:rsid wsp:val=&quot;005F47A6&quot;/&gt;&lt;wsp:rsid wsp:val=&quot;005F4CBA&quot;/&gt;&lt;wsp:rsid wsp:val=&quot;005F51D1&quot;/&gt;&lt;wsp:rsid wsp:val=&quot;005F5715&quot;/&gt;&lt;wsp:rsid wsp:val=&quot;005F5FCD&quot;/&gt;&lt;wsp:rsid wsp:val=&quot;005F604E&quot;/&gt;&lt;wsp:rsid wsp:val=&quot;005F6A27&quot;/&gt;&lt;wsp:rsid wsp:val=&quot;005F7169&quot;/&gt;&lt;wsp:rsid wsp:val=&quot;005F7465&quot;/&gt;&lt;wsp:rsid wsp:val=&quot;005F7DA9&quot;/&gt;&lt;wsp:rsid wsp:val=&quot;00600DEA&quot;/&gt;&lt;wsp:rsid wsp:val=&quot;00601D7B&quot;/&gt;&lt;wsp:rsid wsp:val=&quot;00601E36&quot;/&gt;&lt;wsp:rsid wsp:val=&quot;00601F0F&quot;/&gt;&lt;wsp:rsid wsp:val=&quot;00602561&quot;/&gt;&lt;wsp:rsid wsp:val=&quot;00603135&quot;/&gt;&lt;wsp:rsid wsp:val=&quot;00603CAE&quot;/&gt;&lt;wsp:rsid wsp:val=&quot;006049A7&quot;/&gt;&lt;wsp:rsid wsp:val=&quot;00604B2D&quot;/&gt;&lt;wsp:rsid wsp:val=&quot;00605407&quot;/&gt;&lt;wsp:rsid wsp:val=&quot;00605CB5&quot;/&gt;&lt;wsp:rsid wsp:val=&quot;00605E69&quot;/&gt;&lt;wsp:rsid wsp:val=&quot;0060696B&quot;/&gt;&lt;wsp:rsid wsp:val=&quot;00606B6A&quot;/&gt;&lt;wsp:rsid wsp:val=&quot;00606E91&quot;/&gt;&lt;wsp:rsid wsp:val=&quot;006073B9&quot;/&gt;&lt;wsp:rsid wsp:val=&quot;00607477&quot;/&gt;&lt;wsp:rsid wsp:val=&quot;00607A04&quot;/&gt;&lt;wsp:rsid wsp:val=&quot;00607F11&quot;/&gt;&lt;wsp:rsid wsp:val=&quot;00610294&quot;/&gt;&lt;wsp:rsid wsp:val=&quot;0061138D&quot;/&gt;&lt;wsp:rsid wsp:val=&quot;00611AB6&quot;/&gt;&lt;wsp:rsid wsp:val=&quot;006129EB&quot;/&gt;&lt;wsp:rsid wsp:val=&quot;00612C51&quot;/&gt;&lt;wsp:rsid wsp:val=&quot;00612EFA&quot;/&gt;&lt;wsp:rsid wsp:val=&quot;00614301&quot;/&gt;&lt;wsp:rsid wsp:val=&quot;00615646&quot;/&gt;&lt;wsp:rsid wsp:val=&quot;006164AA&quot;/&gt;&lt;wsp:rsid wsp:val=&quot;006205A3&quot;/&gt;&lt;wsp:rsid wsp:val=&quot;006241C9&quot;/&gt;&lt;wsp:rsid wsp:val=&quot;006246BE&quot;/&gt;&lt;wsp:rsid wsp:val=&quot;006258F6&quot;/&gt;&lt;wsp:rsid wsp:val=&quot;0062598B&quot;/&gt;&lt;wsp:rsid wsp:val=&quot;00626773&quot;/&gt;&lt;wsp:rsid wsp:val=&quot;00627ED7&quot;/&gt;&lt;wsp:rsid wsp:val=&quot;00630171&quot;/&gt;&lt;wsp:rsid wsp:val=&quot;00630E53&quot;/&gt;&lt;wsp:rsid wsp:val=&quot;00631984&quot;/&gt;&lt;wsp:rsid wsp:val=&quot;00632837&quot;/&gt;&lt;wsp:rsid wsp:val=&quot;006330AB&quot;/&gt;&lt;wsp:rsid wsp:val=&quot;006333A5&quot;/&gt;&lt;wsp:rsid wsp:val=&quot;006333B6&quot;/&gt;&lt;wsp:rsid wsp:val=&quot;00635882&quot;/&gt;&lt;wsp:rsid wsp:val=&quot;00635908&quot;/&gt;&lt;wsp:rsid wsp:val=&quot;0063638D&quot;/&gt;&lt;wsp:rsid wsp:val=&quot;006364DE&quot;/&gt;&lt;wsp:rsid wsp:val=&quot;006376BA&quot;/&gt;&lt;wsp:rsid wsp:val=&quot;00637731&quot;/&gt;&lt;wsp:rsid wsp:val=&quot;006377BA&quot;/&gt;&lt;wsp:rsid wsp:val=&quot;00640A15&quot;/&gt;&lt;wsp:rsid wsp:val=&quot;00641AB9&quot;/&gt;&lt;wsp:rsid wsp:val=&quot;00642A39&quot;/&gt;&lt;wsp:rsid wsp:val=&quot;00642E8E&quot;/&gt;&lt;wsp:rsid wsp:val=&quot;006431D2&quot;/&gt;&lt;wsp:rsid wsp:val=&quot;00643549&quot;/&gt;&lt;wsp:rsid wsp:val=&quot;00644613&quot;/&gt;&lt;wsp:rsid wsp:val=&quot;00644D7B&quot;/&gt;&lt;wsp:rsid wsp:val=&quot;00644F6F&quot;/&gt;&lt;wsp:rsid wsp:val=&quot;00645A5D&quot;/&gt;&lt;wsp:rsid wsp:val=&quot;006470C2&quot;/&gt;&lt;wsp:rsid wsp:val=&quot;00647D74&quot;/&gt;&lt;wsp:rsid wsp:val=&quot;006504F7&quot;/&gt;&lt;wsp:rsid wsp:val=&quot;006506BF&quot;/&gt;&lt;wsp:rsid wsp:val=&quot;00650A38&quot;/&gt;&lt;wsp:rsid wsp:val=&quot;00650BBF&quot;/&gt;&lt;wsp:rsid wsp:val=&quot;00650C63&quot;/&gt;&lt;wsp:rsid wsp:val=&quot;00650E22&quot;/&gt;&lt;wsp:rsid wsp:val=&quot;00651DE7&quot;/&gt;&lt;wsp:rsid wsp:val=&quot;006525F7&quot;/&gt;&lt;wsp:rsid wsp:val=&quot;00653526&quot;/&gt;&lt;wsp:rsid wsp:val=&quot;006537C4&quot;/&gt;&lt;wsp:rsid wsp:val=&quot;00653DC5&quot;/&gt;&lt;wsp:rsid wsp:val=&quot;00654C78&quot;/&gt;&lt;wsp:rsid wsp:val=&quot;00655A6B&quot;/&gt;&lt;wsp:rsid wsp:val=&quot;00656B43&quot;/&gt;&lt;wsp:rsid wsp:val=&quot;00656B4A&quot;/&gt;&lt;wsp:rsid wsp:val=&quot;00660C49&quot;/&gt;&lt;wsp:rsid wsp:val=&quot;00660E8B&quot;/&gt;&lt;wsp:rsid wsp:val=&quot;006612D0&quot;/&gt;&lt;wsp:rsid wsp:val=&quot;00662099&quot;/&gt;&lt;wsp:rsid wsp:val=&quot;00662148&quot;/&gt;&lt;wsp:rsid wsp:val=&quot;00662449&quot;/&gt;&lt;wsp:rsid wsp:val=&quot;0066353F&quot;/&gt;&lt;wsp:rsid wsp:val=&quot;006637D6&quot;/&gt;&lt;wsp:rsid wsp:val=&quot;00663D5A&quot;/&gt;&lt;wsp:rsid wsp:val=&quot;006645E2&quot;/&gt;&lt;wsp:rsid wsp:val=&quot;00664933&quot;/&gt;&lt;wsp:rsid wsp:val=&quot;006652A2&quot;/&gt;&lt;wsp:rsid wsp:val=&quot;006652D8&quot;/&gt;&lt;wsp:rsid wsp:val=&quot;00665C72&quot;/&gt;&lt;wsp:rsid wsp:val=&quot;00665FB2&quot;/&gt;&lt;wsp:rsid wsp:val=&quot;00666132&quot;/&gt;&lt;wsp:rsid wsp:val=&quot;00666190&quot;/&gt;&lt;wsp:rsid wsp:val=&quot;006704D5&quot;/&gt;&lt;wsp:rsid wsp:val=&quot;006708B7&quot;/&gt;&lt;wsp:rsid wsp:val=&quot;00670B2D&quot;/&gt;&lt;wsp:rsid wsp:val=&quot;0067109D&quot;/&gt;&lt;wsp:rsid wsp:val=&quot;0067126C&quot;/&gt;&lt;wsp:rsid wsp:val=&quot;006712D1&quot;/&gt;&lt;wsp:rsid wsp:val=&quot;00671768&quot;/&gt;&lt;wsp:rsid wsp:val=&quot;006723A6&quot;/&gt;&lt;wsp:rsid wsp:val=&quot;0067325B&quot;/&gt;&lt;wsp:rsid wsp:val=&quot;00674C70&quot;/&gt;&lt;wsp:rsid wsp:val=&quot;00674D7B&quot;/&gt;&lt;wsp:rsid wsp:val=&quot;00675513&quot;/&gt;&lt;wsp:rsid wsp:val=&quot;006761F6&quot;/&gt;&lt;wsp:rsid wsp:val=&quot;00676547&quot;/&gt;&lt;wsp:rsid wsp:val=&quot;0067707F&quot;/&gt;&lt;wsp:rsid wsp:val=&quot;0068013A&quot;/&gt;&lt;wsp:rsid wsp:val=&quot;00680201&quot;/&gt;&lt;wsp:rsid wsp:val=&quot;00680904&quot;/&gt;&lt;wsp:rsid wsp:val=&quot;00680E98&quot;/&gt;&lt;wsp:rsid wsp:val=&quot;006817DE&quot;/&gt;&lt;wsp:rsid wsp:val=&quot;006819A8&quot;/&gt;&lt;wsp:rsid wsp:val=&quot;0068214A&quot;/&gt;&lt;wsp:rsid wsp:val=&quot;00682625&quot;/&gt;&lt;wsp:rsid wsp:val=&quot;00682AFC&quot;/&gt;&lt;wsp:rsid wsp:val=&quot;00682FAC&quot;/&gt;&lt;wsp:rsid wsp:val=&quot;00683396&quot;/&gt;&lt;wsp:rsid wsp:val=&quot;00683751&quot;/&gt;&lt;wsp:rsid wsp:val=&quot;00683EDE&quot;/&gt;&lt;wsp:rsid wsp:val=&quot;006847BB&quot;/&gt;&lt;wsp:rsid wsp:val=&quot;00684DBD&quot;/&gt;&lt;wsp:rsid wsp:val=&quot;0068570B&quot;/&gt;&lt;wsp:rsid wsp:val=&quot;00685D45&quot;/&gt;&lt;wsp:rsid wsp:val=&quot;006860A8&quot;/&gt;&lt;wsp:rsid wsp:val=&quot;00686E44&quot;/&gt;&lt;wsp:rsid wsp:val=&quot;00687E71&quot;/&gt;&lt;wsp:rsid wsp:val=&quot;006905A0&quot;/&gt;&lt;wsp:rsid wsp:val=&quot;00690673&quot;/&gt;&lt;wsp:rsid wsp:val=&quot;00690AFF&quot;/&gt;&lt;wsp:rsid wsp:val=&quot;00690B5A&quot;/&gt;&lt;wsp:rsid wsp:val=&quot;00690FE9&quot;/&gt;&lt;wsp:rsid wsp:val=&quot;00691975&quot;/&gt;&lt;wsp:rsid wsp:val=&quot;00691E1C&quot;/&gt;&lt;wsp:rsid wsp:val=&quot;0069205B&quot;/&gt;&lt;wsp:rsid wsp:val=&quot;00692BC4&quot;/&gt;&lt;wsp:rsid wsp:val=&quot;0069440F&quot;/&gt;&lt;wsp:rsid wsp:val=&quot;00695028&quot;/&gt;&lt;wsp:rsid wsp:val=&quot;00696BEC&quot;/&gt;&lt;wsp:rsid wsp:val=&quot;00697143&quot;/&gt;&lt;wsp:rsid wsp:val=&quot;00697A5B&quot;/&gt;&lt;wsp:rsid wsp:val=&quot;006A074E&quot;/&gt;&lt;wsp:rsid wsp:val=&quot;006A0987&quot;/&gt;&lt;wsp:rsid wsp:val=&quot;006A1197&quot;/&gt;&lt;wsp:rsid wsp:val=&quot;006A4D2B&quot;/&gt;&lt;wsp:rsid wsp:val=&quot;006A6078&quot;/&gt;&lt;wsp:rsid wsp:val=&quot;006A613B&quot;/&gt;&lt;wsp:rsid wsp:val=&quot;006A6562&quot;/&gt;&lt;wsp:rsid wsp:val=&quot;006A65A0&quot;/&gt;&lt;wsp:rsid wsp:val=&quot;006A6A54&quot;/&gt;&lt;wsp:rsid wsp:val=&quot;006A71BA&quot;/&gt;&lt;wsp:rsid wsp:val=&quot;006A7CE9&quot;/&gt;&lt;wsp:rsid wsp:val=&quot;006B0CF8&quot;/&gt;&lt;wsp:rsid wsp:val=&quot;006B1B2C&quot;/&gt;&lt;wsp:rsid wsp:val=&quot;006B2123&quot;/&gt;&lt;wsp:rsid wsp:val=&quot;006B2347&quot;/&gt;&lt;wsp:rsid wsp:val=&quot;006B3204&quot;/&gt;&lt;wsp:rsid wsp:val=&quot;006B352C&quot;/&gt;&lt;wsp:rsid wsp:val=&quot;006B3F7C&quot;/&gt;&lt;wsp:rsid wsp:val=&quot;006B404F&quot;/&gt;&lt;wsp:rsid wsp:val=&quot;006B4454&quot;/&gt;&lt;wsp:rsid wsp:val=&quot;006B483A&quot;/&gt;&lt;wsp:rsid wsp:val=&quot;006B629D&quot;/&gt;&lt;wsp:rsid wsp:val=&quot;006B689D&quot;/&gt;&lt;wsp:rsid wsp:val=&quot;006B6944&quot;/&gt;&lt;wsp:rsid wsp:val=&quot;006B7664&quot;/&gt;&lt;wsp:rsid wsp:val=&quot;006B7A77&quot;/&gt;&lt;wsp:rsid wsp:val=&quot;006B7E85&quot;/&gt;&lt;wsp:rsid wsp:val=&quot;006C0F28&quot;/&gt;&lt;wsp:rsid wsp:val=&quot;006C10D2&quot;/&gt;&lt;wsp:rsid wsp:val=&quot;006C1898&quot;/&gt;&lt;wsp:rsid wsp:val=&quot;006C1918&quot;/&gt;&lt;wsp:rsid wsp:val=&quot;006C194A&quot;/&gt;&lt;wsp:rsid wsp:val=&quot;006C1DAD&quot;/&gt;&lt;wsp:rsid wsp:val=&quot;006C2A4C&quot;/&gt;&lt;wsp:rsid wsp:val=&quot;006C2FB9&quot;/&gt;&lt;wsp:rsid wsp:val=&quot;006C3397&quot;/&gt;&lt;wsp:rsid wsp:val=&quot;006C35B7&quot;/&gt;&lt;wsp:rsid wsp:val=&quot;006C3D7B&quot;/&gt;&lt;wsp:rsid wsp:val=&quot;006C3F5B&quot;/&gt;&lt;wsp:rsid wsp:val=&quot;006C42A2&quot;/&gt;&lt;wsp:rsid wsp:val=&quot;006C4388&quot;/&gt;&lt;wsp:rsid wsp:val=&quot;006C494D&quot;/&gt;&lt;wsp:rsid wsp:val=&quot;006C4A27&quot;/&gt;&lt;wsp:rsid wsp:val=&quot;006C5239&quot;/&gt;&lt;wsp:rsid wsp:val=&quot;006C593A&quot;/&gt;&lt;wsp:rsid wsp:val=&quot;006C593C&quot;/&gt;&lt;wsp:rsid wsp:val=&quot;006C6754&quot;/&gt;&lt;wsp:rsid wsp:val=&quot;006C7477&quot;/&gt;&lt;wsp:rsid wsp:val=&quot;006C76AE&quot;/&gt;&lt;wsp:rsid wsp:val=&quot;006D01B0&quot;/&gt;&lt;wsp:rsid wsp:val=&quot;006D0285&quot;/&gt;&lt;wsp:rsid wsp:val=&quot;006D08BC&quot;/&gt;&lt;wsp:rsid wsp:val=&quot;006D121D&quot;/&gt;&lt;wsp:rsid wsp:val=&quot;006D158C&quot;/&gt;&lt;wsp:rsid wsp:val=&quot;006D2229&quot;/&gt;&lt;wsp:rsid wsp:val=&quot;006D3523&quot;/&gt;&lt;wsp:rsid wsp:val=&quot;006D3582&quot;/&gt;&lt;wsp:rsid wsp:val=&quot;006D5C60&quot;/&gt;&lt;wsp:rsid wsp:val=&quot;006D6913&quot;/&gt;&lt;wsp:rsid wsp:val=&quot;006D6EDE&quot;/&gt;&lt;wsp:rsid wsp:val=&quot;006D7460&quot;/&gt;&lt;wsp:rsid wsp:val=&quot;006D7625&quot;/&gt;&lt;wsp:rsid wsp:val=&quot;006E1910&quot;/&gt;&lt;wsp:rsid wsp:val=&quot;006E24D2&quot;/&gt;&lt;wsp:rsid wsp:val=&quot;006E2FD3&quot;/&gt;&lt;wsp:rsid wsp:val=&quot;006E4210&quot;/&gt;&lt;wsp:rsid wsp:val=&quot;006E6FC0&quot;/&gt;&lt;wsp:rsid wsp:val=&quot;006E734D&quot;/&gt;&lt;wsp:rsid wsp:val=&quot;006E74B9&quot;/&gt;&lt;wsp:rsid wsp:val=&quot;006E791A&quot;/&gt;&lt;wsp:rsid wsp:val=&quot;006F06F0&quot;/&gt;&lt;wsp:rsid wsp:val=&quot;006F07CB&quot;/&gt;&lt;wsp:rsid wsp:val=&quot;006F0967&quot;/&gt;&lt;wsp:rsid wsp:val=&quot;006F0DD5&quot;/&gt;&lt;wsp:rsid wsp:val=&quot;006F1074&quot;/&gt;&lt;wsp:rsid wsp:val=&quot;006F10E0&quot;/&gt;&lt;wsp:rsid wsp:val=&quot;006F123F&quot;/&gt;&lt;wsp:rsid wsp:val=&quot;006F2388&quot;/&gt;&lt;wsp:rsid wsp:val=&quot;006F239C&quot;/&gt;&lt;wsp:rsid wsp:val=&quot;006F2610&quot;/&gt;&lt;wsp:rsid wsp:val=&quot;006F27A2&quot;/&gt;&lt;wsp:rsid wsp:val=&quot;006F3141&quot;/&gt;&lt;wsp:rsid wsp:val=&quot;006F324D&quot;/&gt;&lt;wsp:rsid wsp:val=&quot;006F383A&quot;/&gt;&lt;wsp:rsid wsp:val=&quot;006F40CF&quot;/&gt;&lt;wsp:rsid wsp:val=&quot;006F455A&quot;/&gt;&lt;wsp:rsid wsp:val=&quot;006F5354&quot;/&gt;&lt;wsp:rsid wsp:val=&quot;006F553F&quot;/&gt;&lt;wsp:rsid wsp:val=&quot;006F5979&quot;/&gt;&lt;wsp:rsid wsp:val=&quot;006F721E&quot;/&gt;&lt;wsp:rsid wsp:val=&quot;006F7DE8&quot;/&gt;&lt;wsp:rsid wsp:val=&quot;006F7F71&quot;/&gt;&lt;wsp:rsid wsp:val=&quot;00700253&quot;/&gt;&lt;wsp:rsid wsp:val=&quot;0070123B&quot;/&gt;&lt;wsp:rsid wsp:val=&quot;00701594&quot;/&gt;&lt;wsp:rsid wsp:val=&quot;00701F6D&quot;/&gt;&lt;wsp:rsid wsp:val=&quot;0070206D&quot;/&gt;&lt;wsp:rsid wsp:val=&quot;00702798&quot;/&gt;&lt;wsp:rsid wsp:val=&quot;0070287A&quot;/&gt;&lt;wsp:rsid wsp:val=&quot;00704C7D&quot;/&gt;&lt;wsp:rsid wsp:val=&quot;00705713&quot;/&gt;&lt;wsp:rsid wsp:val=&quot;00705FA4&quot;/&gt;&lt;wsp:rsid wsp:val=&quot;007065B0&quot;/&gt;&lt;wsp:rsid wsp:val=&quot;007069E1&quot;/&gt;&lt;wsp:rsid wsp:val=&quot;00707666&quot;/&gt;&lt;wsp:rsid wsp:val=&quot;007101F0&quot;/&gt;&lt;wsp:rsid wsp:val=&quot;00710B18&quot;/&gt;&lt;wsp:rsid wsp:val=&quot;00710D8D&quot;/&gt;&lt;wsp:rsid wsp:val=&quot;0071117A&quot;/&gt;&lt;wsp:rsid wsp:val=&quot;007123D4&quot;/&gt;&lt;wsp:rsid wsp:val=&quot;0071247A&quot;/&gt;&lt;wsp:rsid wsp:val=&quot;007133BF&quot;/&gt;&lt;wsp:rsid wsp:val=&quot;007133E9&quot;/&gt;&lt;wsp:rsid wsp:val=&quot;00713CAE&quot;/&gt;&lt;wsp:rsid wsp:val=&quot;007156AD&quot;/&gt;&lt;wsp:rsid wsp:val=&quot;00715EA8&quot;/&gt;&lt;wsp:rsid wsp:val=&quot;00715EF7&quot;/&gt;&lt;wsp:rsid wsp:val=&quot;0071716E&quot;/&gt;&lt;wsp:rsid wsp:val=&quot;0071726E&quot;/&gt;&lt;wsp:rsid wsp:val=&quot;00717CD0&quot;/&gt;&lt;wsp:rsid wsp:val=&quot;007201E4&quot;/&gt;&lt;wsp:rsid wsp:val=&quot;007205AC&quot;/&gt;&lt;wsp:rsid wsp:val=&quot;007209E4&quot;/&gt;&lt;wsp:rsid wsp:val=&quot;00720B48&quot;/&gt;&lt;wsp:rsid wsp:val=&quot;00722470&quot;/&gt;&lt;wsp:rsid wsp:val=&quot;0072266C&quot;/&gt;&lt;wsp:rsid wsp:val=&quot;007226CF&quot;/&gt;&lt;wsp:rsid wsp:val=&quot;007229A0&quot;/&gt;&lt;wsp:rsid wsp:val=&quot;00723F6F&quot;/&gt;&lt;wsp:rsid wsp:val=&quot;007245D2&quot;/&gt;&lt;wsp:rsid wsp:val=&quot;00724651&quot;/&gt;&lt;wsp:rsid wsp:val=&quot;007248FB&quot;/&gt;&lt;wsp:rsid wsp:val=&quot;0072493B&quot;/&gt;&lt;wsp:rsid wsp:val=&quot;00725DD0&quot;/&gt;&lt;wsp:rsid wsp:val=&quot;007264DD&quot;/&gt;&lt;wsp:rsid wsp:val=&quot;007267B6&quot;/&gt;&lt;wsp:rsid wsp:val=&quot;00727021&quot;/&gt;&lt;wsp:rsid wsp:val=&quot;007277CB&quot;/&gt;&lt;wsp:rsid wsp:val=&quot;00727D74&quot;/&gt;&lt;wsp:rsid wsp:val=&quot;0073024E&quot;/&gt;&lt;wsp:rsid wsp:val=&quot;00731755&quot;/&gt;&lt;wsp:rsid wsp:val=&quot;007317F8&quot;/&gt;&lt;wsp:rsid wsp:val=&quot;00731889&quot;/&gt;&lt;wsp:rsid wsp:val=&quot;00731CBF&quot;/&gt;&lt;wsp:rsid wsp:val=&quot;0073225D&quot;/&gt;&lt;wsp:rsid wsp:val=&quot;00732B1C&quot;/&gt;&lt;wsp:rsid wsp:val=&quot;00732EBC&quot;/&gt;&lt;wsp:rsid wsp:val=&quot;00733C08&quot;/&gt;&lt;wsp:rsid wsp:val=&quot;007340D4&quot;/&gt;&lt;wsp:rsid wsp:val=&quot;00734284&quot;/&gt;&lt;wsp:rsid wsp:val=&quot;00734387&quot;/&gt;&lt;wsp:rsid wsp:val=&quot;00734FED&quot;/&gt;&lt;wsp:rsid wsp:val=&quot;00736CC8&quot;/&gt;&lt;wsp:rsid wsp:val=&quot;0073752D&quot;/&gt;&lt;wsp:rsid wsp:val=&quot;007379FB&quot;/&gt;&lt;wsp:rsid wsp:val=&quot;007403DE&quot;/&gt;&lt;wsp:rsid wsp:val=&quot;00740934&quot;/&gt;&lt;wsp:rsid wsp:val=&quot;00740CCF&quot;/&gt;&lt;wsp:rsid wsp:val=&quot;007410F9&quot;/&gt;&lt;wsp:rsid wsp:val=&quot;0074127D&quot;/&gt;&lt;wsp:rsid wsp:val=&quot;007424D7&quot;/&gt;&lt;wsp:rsid wsp:val=&quot;007425C4&quot;/&gt;&lt;wsp:rsid wsp:val=&quot;00743AA9&quot;/&gt;&lt;wsp:rsid wsp:val=&quot;007441D4&quot;/&gt;&lt;wsp:rsid wsp:val=&quot;00744585&quot;/&gt;&lt;wsp:rsid wsp:val=&quot;00744C83&quot;/&gt;&lt;wsp:rsid wsp:val=&quot;00744D7D&quot;/&gt;&lt;wsp:rsid wsp:val=&quot;007451DD&quot;/&gt;&lt;wsp:rsid wsp:val=&quot;00745E1B&quot;/&gt;&lt;wsp:rsid wsp:val=&quot;0074679C&quot;/&gt;&lt;wsp:rsid wsp:val=&quot;00747E17&quot;/&gt;&lt;wsp:rsid wsp:val=&quot;00747F33&quot;/&gt;&lt;wsp:rsid wsp:val=&quot;0075072E&quot;/&gt;&lt;wsp:rsid wsp:val=&quot;0075125C&quot;/&gt;&lt;wsp:rsid wsp:val=&quot;007526B6&quot;/&gt;&lt;wsp:rsid wsp:val=&quot;00752E54&quot;/&gt;&lt;wsp:rsid wsp:val=&quot;007535B7&quot;/&gt;&lt;wsp:rsid wsp:val=&quot;00754107&quot;/&gt;&lt;wsp:rsid wsp:val=&quot;0075459E&quot;/&gt;&lt;wsp:rsid wsp:val=&quot;007559F8&quot;/&gt;&lt;wsp:rsid wsp:val=&quot;0075660A&quot;/&gt;&lt;wsp:rsid wsp:val=&quot;00757E92&quot;/&gt;&lt;wsp:rsid wsp:val=&quot;00762319&quot;/&gt;&lt;wsp:rsid wsp:val=&quot;0076258E&quot;/&gt;&lt;wsp:rsid wsp:val=&quot;00763335&quot;/&gt;&lt;wsp:rsid wsp:val=&quot;00765024&quot;/&gt;&lt;wsp:rsid wsp:val=&quot;007662DD&quot;/&gt;&lt;wsp:rsid wsp:val=&quot;007666BC&quot;/&gt;&lt;wsp:rsid wsp:val=&quot;00766750&quot;/&gt;&lt;wsp:rsid wsp:val=&quot;0076774F&quot;/&gt;&lt;wsp:rsid wsp:val=&quot;00770791&quot;/&gt;&lt;wsp:rsid wsp:val=&quot;0077171B&quot;/&gt;&lt;wsp:rsid wsp:val=&quot;00771B8A&quot;/&gt;&lt;wsp:rsid wsp:val=&quot;007729FA&quot;/&gt;&lt;wsp:rsid wsp:val=&quot;00772C24&quot;/&gt;&lt;wsp:rsid wsp:val=&quot;0077343D&quot;/&gt;&lt;wsp:rsid wsp:val=&quot;0077344F&quot;/&gt;&lt;wsp:rsid wsp:val=&quot;007739DF&quot;/&gt;&lt;wsp:rsid wsp:val=&quot;00773C08&quot;/&gt;&lt;wsp:rsid wsp:val=&quot;00774370&quot;/&gt;&lt;wsp:rsid wsp:val=&quot;007744AF&quot;/&gt;&lt;wsp:rsid wsp:val=&quot;00774D8F&quot;/&gt;&lt;wsp:rsid wsp:val=&quot;00774E41&quot;/&gt;&lt;wsp:rsid wsp:val=&quot;00775285&quot;/&gt;&lt;wsp:rsid wsp:val=&quot;00775E42&quot;/&gt;&lt;wsp:rsid wsp:val=&quot;00776999&quot;/&gt;&lt;wsp:rsid wsp:val=&quot;00776DC5&quot;/&gt;&lt;wsp:rsid wsp:val=&quot;007774FC&quot;/&gt;&lt;wsp:rsid wsp:val=&quot;00777C42&quot;/&gt;&lt;wsp:rsid wsp:val=&quot;007801A2&quot;/&gt;&lt;wsp:rsid wsp:val=&quot;00780282&quot;/&gt;&lt;wsp:rsid wsp:val=&quot;00780D5D&quot;/&gt;&lt;wsp:rsid wsp:val=&quot;00780DE9&quot;/&gt;&lt;wsp:rsid wsp:val=&quot;007817C9&quot;/&gt;&lt;wsp:rsid wsp:val=&quot;00781AE8&quot;/&gt;&lt;wsp:rsid wsp:val=&quot;00782137&quot;/&gt;&lt;wsp:rsid wsp:val=&quot;007823A3&quot;/&gt;&lt;wsp:rsid wsp:val=&quot;0078373F&quot;/&gt;&lt;wsp:rsid wsp:val=&quot;00784911&quot;/&gt;&lt;wsp:rsid wsp:val=&quot;007849F7&quot;/&gt;&lt;wsp:rsid wsp:val=&quot;00785122&quot;/&gt;&lt;wsp:rsid wsp:val=&quot;00785EB5&quot;/&gt;&lt;wsp:rsid wsp:val=&quot;0078614D&quot;/&gt;&lt;wsp:rsid wsp:val=&quot;0078696E&quot;/&gt;&lt;wsp:rsid wsp:val=&quot;0078711F&quot;/&gt;&lt;wsp:rsid wsp:val=&quot;00787451&quot;/&gt;&lt;wsp:rsid wsp:val=&quot;007875A2&quot;/&gt;&lt;wsp:rsid wsp:val=&quot;00787705&quot;/&gt;&lt;wsp:rsid wsp:val=&quot;007879C0&quot;/&gt;&lt;wsp:rsid wsp:val=&quot;00790380&quot;/&gt;&lt;wsp:rsid wsp:val=&quot;00790B1F&quot;/&gt;&lt;wsp:rsid wsp:val=&quot;007912F4&quot;/&gt;&lt;wsp:rsid wsp:val=&quot;00791511&quot;/&gt;&lt;wsp:rsid wsp:val=&quot;00791E4E&quot;/&gt;&lt;wsp:rsid wsp:val=&quot;00791FA2&quot;/&gt;&lt;wsp:rsid wsp:val=&quot;00792548&quot;/&gt;&lt;wsp:rsid wsp:val=&quot;00792AA5&quot;/&gt;&lt;wsp:rsid wsp:val=&quot;00792AE6&quot;/&gt;&lt;wsp:rsid wsp:val=&quot;00792CB1&quot;/&gt;&lt;wsp:rsid wsp:val=&quot;00793116&quot;/&gt;&lt;wsp:rsid wsp:val=&quot;00793361&quot;/&gt;&lt;wsp:rsid wsp:val=&quot;00793FCF&quot;/&gt;&lt;wsp:rsid wsp:val=&quot;007948D4&quot;/&gt;&lt;wsp:rsid wsp:val=&quot;00794BBC&quot;/&gt;&lt;wsp:rsid wsp:val=&quot;00794F6B&quot;/&gt;&lt;wsp:rsid wsp:val=&quot;0079553B&quot;/&gt;&lt;wsp:rsid wsp:val=&quot;00795580&quot;/&gt;&lt;wsp:rsid wsp:val=&quot;0079594C&quot;/&gt;&lt;wsp:rsid wsp:val=&quot;0079690D&quot;/&gt;&lt;wsp:rsid wsp:val=&quot;00796E0A&quot;/&gt;&lt;wsp:rsid wsp:val=&quot;0079717D&quot;/&gt;&lt;wsp:rsid wsp:val=&quot;007A13EF&quot;/&gt;&lt;wsp:rsid wsp:val=&quot;007A2E97&quot;/&gt;&lt;wsp:rsid wsp:val=&quot;007A3352&quot;/&gt;&lt;wsp:rsid wsp:val=&quot;007A476A&quot;/&gt;&lt;wsp:rsid wsp:val=&quot;007A4876&quot;/&gt;&lt;wsp:rsid wsp:val=&quot;007A57AB&quot;/&gt;&lt;wsp:rsid wsp:val=&quot;007A603C&quot;/&gt;&lt;wsp:rsid wsp:val=&quot;007A621C&quot;/&gt;&lt;wsp:rsid wsp:val=&quot;007A6A29&quot;/&gt;&lt;wsp:rsid wsp:val=&quot;007A6BBE&quot;/&gt;&lt;wsp:rsid wsp:val=&quot;007A7882&quot;/&gt;&lt;wsp:rsid wsp:val=&quot;007A7B65&quot;/&gt;&lt;wsp:rsid wsp:val=&quot;007B0932&quot;/&gt;&lt;wsp:rsid wsp:val=&quot;007B0B0A&quot;/&gt;&lt;wsp:rsid wsp:val=&quot;007B18A8&quot;/&gt;&lt;wsp:rsid wsp:val=&quot;007B1A54&quot;/&gt;&lt;wsp:rsid wsp:val=&quot;007B1C2D&quot;/&gt;&lt;wsp:rsid wsp:val=&quot;007B2D16&quot;/&gt;&lt;wsp:rsid wsp:val=&quot;007B41B7&quot;/&gt;&lt;wsp:rsid wsp:val=&quot;007B4BA6&quot;/&gt;&lt;wsp:rsid wsp:val=&quot;007B5C51&quot;/&gt;&lt;wsp:rsid wsp:val=&quot;007B5FDA&quot;/&gt;&lt;wsp:rsid wsp:val=&quot;007B6015&quot;/&gt;&lt;wsp:rsid wsp:val=&quot;007B6548&quot;/&gt;&lt;wsp:rsid wsp:val=&quot;007B7A58&quot;/&gt;&lt;wsp:rsid wsp:val=&quot;007B7D7A&quot;/&gt;&lt;wsp:rsid wsp:val=&quot;007C1524&quot;/&gt;&lt;wsp:rsid wsp:val=&quot;007C1907&quot;/&gt;&lt;wsp:rsid wsp:val=&quot;007C1987&quot;/&gt;&lt;wsp:rsid wsp:val=&quot;007C24D5&quot;/&gt;&lt;wsp:rsid wsp:val=&quot;007C378D&quot;/&gt;&lt;wsp:rsid wsp:val=&quot;007C3ED4&quot;/&gt;&lt;wsp:rsid wsp:val=&quot;007C48B5&quot;/&gt;&lt;wsp:rsid wsp:val=&quot;007C5F46&quot;/&gt;&lt;wsp:rsid wsp:val=&quot;007D05EE&quot;/&gt;&lt;wsp:rsid wsp:val=&quot;007D1CB0&quot;/&gt;&lt;wsp:rsid wsp:val=&quot;007D1DAF&quot;/&gt;&lt;wsp:rsid wsp:val=&quot;007D228D&quot;/&gt;&lt;wsp:rsid wsp:val=&quot;007D2609&quot;/&gt;&lt;wsp:rsid wsp:val=&quot;007D283C&quot;/&gt;&lt;wsp:rsid wsp:val=&quot;007D2AAB&quot;/&gt;&lt;wsp:rsid wsp:val=&quot;007D50F7&quot;/&gt;&lt;wsp:rsid wsp:val=&quot;007D5436&quot;/&gt;&lt;wsp:rsid wsp:val=&quot;007D641F&quot;/&gt;&lt;wsp:rsid wsp:val=&quot;007D6B13&quot;/&gt;&lt;wsp:rsid wsp:val=&quot;007D78E1&quot;/&gt;&lt;wsp:rsid wsp:val=&quot;007E02F5&quot;/&gt;&lt;wsp:rsid wsp:val=&quot;007E0C17&quot;/&gt;&lt;wsp:rsid wsp:val=&quot;007E0FFE&quot;/&gt;&lt;wsp:rsid wsp:val=&quot;007E123D&quot;/&gt;&lt;wsp:rsid wsp:val=&quot;007E1708&quot;/&gt;&lt;wsp:rsid wsp:val=&quot;007E1935&quot;/&gt;&lt;wsp:rsid wsp:val=&quot;007E1AF2&quot;/&gt;&lt;wsp:rsid wsp:val=&quot;007E1EC3&quot;/&gt;&lt;wsp:rsid wsp:val=&quot;007E1F4B&quot;/&gt;&lt;wsp:rsid wsp:val=&quot;007E2E66&quot;/&gt;&lt;wsp:rsid wsp:val=&quot;007E2EE3&quot;/&gt;&lt;wsp:rsid wsp:val=&quot;007E34E4&quot;/&gt;&lt;wsp:rsid wsp:val=&quot;007E3B10&quot;/&gt;&lt;wsp:rsid wsp:val=&quot;007E4159&quot;/&gt;&lt;wsp:rsid wsp:val=&quot;007E4491&quot;/&gt;&lt;wsp:rsid wsp:val=&quot;007E49FA&quot;/&gt;&lt;wsp:rsid wsp:val=&quot;007E62A3&quot;/&gt;&lt;wsp:rsid wsp:val=&quot;007E635D&quot;/&gt;&lt;wsp:rsid wsp:val=&quot;007E6BB0&quot;/&gt;&lt;wsp:rsid wsp:val=&quot;007E740F&quot;/&gt;&lt;wsp:rsid wsp:val=&quot;007E7655&quot;/&gt;&lt;wsp:rsid wsp:val=&quot;007F0CD6&quot;/&gt;&lt;wsp:rsid wsp:val=&quot;007F0ED8&quot;/&gt;&lt;wsp:rsid wsp:val=&quot;007F1787&quot;/&gt;&lt;wsp:rsid wsp:val=&quot;007F2270&quot;/&gt;&lt;wsp:rsid wsp:val=&quot;007F3C5A&quot;/&gt;&lt;wsp:rsid wsp:val=&quot;007F41DC&quot;/&gt;&lt;wsp:rsid wsp:val=&quot;007F450D&quot;/&gt;&lt;wsp:rsid wsp:val=&quot;007F45D6&quot;/&gt;&lt;wsp:rsid wsp:val=&quot;007F4BDF&quot;/&gt;&lt;wsp:rsid wsp:val=&quot;007F5031&quot;/&gt;&lt;wsp:rsid wsp:val=&quot;007F5418&quot;/&gt;&lt;wsp:rsid wsp:val=&quot;007F5A69&quot;/&gt;&lt;wsp:rsid wsp:val=&quot;007F6CED&quot;/&gt;&lt;wsp:rsid wsp:val=&quot;007F784A&quot;/&gt;&lt;wsp:rsid wsp:val=&quot;007F7998&quot;/&gt;&lt;wsp:rsid wsp:val=&quot;008006F0&quot;/&gt;&lt;wsp:rsid wsp:val=&quot;00800748&quot;/&gt;&lt;wsp:rsid wsp:val=&quot;00800833&quot;/&gt;&lt;wsp:rsid wsp:val=&quot;00800DD2&quot;/&gt;&lt;wsp:rsid wsp:val=&quot;008013A8&quot;/&gt;&lt;wsp:rsid wsp:val=&quot;00801D68&quot;/&gt;&lt;wsp:rsid wsp:val=&quot;008035CC&quot;/&gt;&lt;wsp:rsid wsp:val=&quot;008044C0&quot;/&gt;&lt;wsp:rsid wsp:val=&quot;00804C3E&quot;/&gt;&lt;wsp:rsid wsp:val=&quot;00805444&quot;/&gt;&lt;wsp:rsid wsp:val=&quot;008060E0&quot;/&gt;&lt;wsp:rsid wsp:val=&quot;00806F30&quot;/&gt;&lt;wsp:rsid wsp:val=&quot;008101E1&quot;/&gt;&lt;wsp:rsid wsp:val=&quot;008102C9&quot;/&gt;&lt;wsp:rsid wsp:val=&quot;0081064C&quot;/&gt;&lt;wsp:rsid wsp:val=&quot;00810747&quot;/&gt;&lt;wsp:rsid wsp:val=&quot;00810A92&quot;/&gt;&lt;wsp:rsid wsp:val=&quot;00810CAC&quot;/&gt;&lt;wsp:rsid wsp:val=&quot;008118B6&quot;/&gt;&lt;wsp:rsid wsp:val=&quot;0081277E&quot;/&gt;&lt;wsp:rsid wsp:val=&quot;008130EE&quot;/&gt;&lt;wsp:rsid wsp:val=&quot;00813A8E&quot;/&gt;&lt;wsp:rsid wsp:val=&quot;008150FE&quot;/&gt;&lt;wsp:rsid wsp:val=&quot;00815A13&quot;/&gt;&lt;wsp:rsid wsp:val=&quot;00816319&quot;/&gt;&lt;wsp:rsid wsp:val=&quot;008163B1&quot;/&gt;&lt;wsp:rsid wsp:val=&quot;0081643F&quot;/&gt;&lt;wsp:rsid wsp:val=&quot;008167A7&quot;/&gt;&lt;wsp:rsid wsp:val=&quot;00816A57&quot;/&gt;&lt;wsp:rsid wsp:val=&quot;008171E6&quot;/&gt;&lt;wsp:rsid wsp:val=&quot;008172EB&quot;/&gt;&lt;wsp:rsid wsp:val=&quot;00817311&quot;/&gt;&lt;wsp:rsid wsp:val=&quot;00817723&quot;/&gt;&lt;wsp:rsid wsp:val=&quot;00821CB4&quot;/&gt;&lt;wsp:rsid wsp:val=&quot;008221EE&quot;/&gt;&lt;wsp:rsid wsp:val=&quot;0082264B&quot;/&gt;&lt;wsp:rsid wsp:val=&quot;00822DD3&quot;/&gt;&lt;wsp:rsid wsp:val=&quot;008238B2&quot;/&gt;&lt;wsp:rsid wsp:val=&quot;008240BB&quot;/&gt;&lt;wsp:rsid wsp:val=&quot;00824AAA&quot;/&gt;&lt;wsp:rsid wsp:val=&quot;00824EF2&quot;/&gt;&lt;wsp:rsid wsp:val=&quot;00824FF0&quot;/&gt;&lt;wsp:rsid wsp:val=&quot;00825003&quot;/&gt;&lt;wsp:rsid wsp:val=&quot;0082552F&quot;/&gt;&lt;wsp:rsid wsp:val=&quot;008261EB&quot;/&gt;&lt;wsp:rsid wsp:val=&quot;00826330&quot;/&gt;&lt;wsp:rsid wsp:val=&quot;00826B02&quot;/&gt;&lt;wsp:rsid wsp:val=&quot;008309E2&quot;/&gt;&lt;wsp:rsid wsp:val=&quot;008319A0&quot;/&gt;&lt;wsp:rsid wsp:val=&quot;00831BDE&quot;/&gt;&lt;wsp:rsid wsp:val=&quot;00832336&quot;/&gt;&lt;wsp:rsid wsp:val=&quot;00832C1C&quot;/&gt;&lt;wsp:rsid wsp:val=&quot;00833974&quot;/&gt;&lt;wsp:rsid wsp:val=&quot;00833E8A&quot;/&gt;&lt;wsp:rsid wsp:val=&quot;00834068&quot;/&gt;&lt;wsp:rsid wsp:val=&quot;008340A8&quot;/&gt;&lt;wsp:rsid wsp:val=&quot;00834F01&quot;/&gt;&lt;wsp:rsid wsp:val=&quot;00835ACC&quot;/&gt;&lt;wsp:rsid wsp:val=&quot;00835FD0&quot;/&gt;&lt;wsp:rsid wsp:val=&quot;00836B39&quot;/&gt;&lt;wsp:rsid wsp:val=&quot;008376A2&quot;/&gt;&lt;wsp:rsid wsp:val=&quot;00837A6B&quot;/&gt;&lt;wsp:rsid wsp:val=&quot;00840082&quot;/&gt;&lt;wsp:rsid wsp:val=&quot;008407CC&quot;/&gt;&lt;wsp:rsid wsp:val=&quot;008408E6&quot;/&gt;&lt;wsp:rsid wsp:val=&quot;00840D82&quot;/&gt;&lt;wsp:rsid wsp:val=&quot;00841055&quot;/&gt;&lt;wsp:rsid wsp:val=&quot;0084129A&quot;/&gt;&lt;wsp:rsid wsp:val=&quot;008414E2&quot;/&gt;&lt;wsp:rsid wsp:val=&quot;008416B6&quot;/&gt;&lt;wsp:rsid wsp:val=&quot;00841C38&quot;/&gt;&lt;wsp:rsid wsp:val=&quot;008423DE&quot;/&gt;&lt;wsp:rsid wsp:val=&quot;008438D3&quot;/&gt;&lt;wsp:rsid wsp:val=&quot;00843D7C&quot;/&gt;&lt;wsp:rsid wsp:val=&quot;0084484E&quot;/&gt;&lt;wsp:rsid wsp:val=&quot;00844BD8&quot;/&gt;&lt;wsp:rsid wsp:val=&quot;008472D4&quot;/&gt;&lt;wsp:rsid wsp:val=&quot;00847DCD&quot;/&gt;&lt;wsp:rsid wsp:val=&quot;008504F4&quot;/&gt;&lt;wsp:rsid wsp:val=&quot;00851D28&quot;/&gt;&lt;wsp:rsid wsp:val=&quot;008528AD&quot;/&gt;&lt;wsp:rsid wsp:val=&quot;00852C9F&quot;/&gt;&lt;wsp:rsid wsp:val=&quot;0085318C&quot;/&gt;&lt;wsp:rsid wsp:val=&quot;00853DA6&quot;/&gt;&lt;wsp:rsid wsp:val=&quot;00853DDE&quot;/&gt;&lt;wsp:rsid wsp:val=&quot;00854ADE&quot;/&gt;&lt;wsp:rsid wsp:val=&quot;00855152&quot;/&gt;&lt;wsp:rsid wsp:val=&quot;00856289&quot;/&gt;&lt;wsp:rsid wsp:val=&quot;00856335&quot;/&gt;&lt;wsp:rsid wsp:val=&quot;00856772&quot;/&gt;&lt;wsp:rsid wsp:val=&quot;00856887&quot;/&gt;&lt;wsp:rsid wsp:val=&quot;0085799C&quot;/&gt;&lt;wsp:rsid wsp:val=&quot;00857C3E&quot;/&gt;&lt;wsp:rsid wsp:val=&quot;0086020C&quot;/&gt;&lt;wsp:rsid wsp:val=&quot;0086036A&quot;/&gt;&lt;wsp:rsid wsp:val=&quot;00860FC2&quot;/&gt;&lt;wsp:rsid wsp:val=&quot;00861125&quot;/&gt;&lt;wsp:rsid wsp:val=&quot;00861206&quot;/&gt;&lt;wsp:rsid wsp:val=&quot;008614FA&quot;/&gt;&lt;wsp:rsid wsp:val=&quot;008622EA&quot;/&gt;&lt;wsp:rsid wsp:val=&quot;00862F8B&quot;/&gt;&lt;wsp:rsid wsp:val=&quot;008630BB&quot;/&gt;&lt;wsp:rsid wsp:val=&quot;0086368B&quot;/&gt;&lt;wsp:rsid wsp:val=&quot;00865745&quot;/&gt;&lt;wsp:rsid wsp:val=&quot;0086587A&quot;/&gt;&lt;wsp:rsid wsp:val=&quot;008660E1&quot;/&gt;&lt;wsp:rsid wsp:val=&quot;008661DE&quot;/&gt;&lt;wsp:rsid wsp:val=&quot;00867BB7&quot;/&gt;&lt;wsp:rsid wsp:val=&quot;008700C6&quot;/&gt;&lt;wsp:rsid wsp:val=&quot;00870C8F&quot;/&gt;&lt;wsp:rsid wsp:val=&quot;00870D8B&quot;/&gt;&lt;wsp:rsid wsp:val=&quot;00870E3A&quot;/&gt;&lt;wsp:rsid wsp:val=&quot;008713BD&quot;/&gt;&lt;wsp:rsid wsp:val=&quot;0087156F&quot;/&gt;&lt;wsp:rsid wsp:val=&quot;00871AC7&quot;/&gt;&lt;wsp:rsid wsp:val=&quot;00871FAF&quot;/&gt;&lt;wsp:rsid wsp:val=&quot;0087208F&quot;/&gt;&lt;wsp:rsid wsp:val=&quot;00872351&quot;/&gt;&lt;wsp:rsid wsp:val=&quot;00872A6B&quot;/&gt;&lt;wsp:rsid wsp:val=&quot;00873A7F&quot;/&gt;&lt;wsp:rsid wsp:val=&quot;00873C58&quot;/&gt;&lt;wsp:rsid wsp:val=&quot;00873E28&quot;/&gt;&lt;wsp:rsid wsp:val=&quot;00874A64&quot;/&gt;&lt;wsp:rsid wsp:val=&quot;00874C3E&quot;/&gt;&lt;wsp:rsid wsp:val=&quot;00874FB5&quot;/&gt;&lt;wsp:rsid wsp:val=&quot;00874FEB&quot;/&gt;&lt;wsp:rsid wsp:val=&quot;008764E7&quot;/&gt;&lt;wsp:rsid wsp:val=&quot;00876BFF&quot;/&gt;&lt;wsp:rsid wsp:val=&quot;00876FF6&quot;/&gt;&lt;wsp:rsid wsp:val=&quot;00880BE4&quot;/&gt;&lt;wsp:rsid wsp:val=&quot;00881041&quot;/&gt;&lt;wsp:rsid wsp:val=&quot;00881F83&quot;/&gt;&lt;wsp:rsid wsp:val=&quot;008820D7&quot;/&gt;&lt;wsp:rsid wsp:val=&quot;00882362&quot;/&gt;&lt;wsp:rsid wsp:val=&quot;00882AEF&quot;/&gt;&lt;wsp:rsid wsp:val=&quot;00882B71&quot;/&gt;&lt;wsp:rsid wsp:val=&quot;00883091&quot;/&gt;&lt;wsp:rsid wsp:val=&quot;00883430&quot;/&gt;&lt;wsp:rsid wsp:val=&quot;008839F3&quot;/&gt;&lt;wsp:rsid wsp:val=&quot;00883C38&quot;/&gt;&lt;wsp:rsid wsp:val=&quot;00883E71&quot;/&gt;&lt;wsp:rsid wsp:val=&quot;008848B0&quot;/&gt;&lt;wsp:rsid wsp:val=&quot;008850DD&quot;/&gt;&lt;wsp:rsid wsp:val=&quot;008854A0&quot;/&gt;&lt;wsp:rsid wsp:val=&quot;00885954&quot;/&gt;&lt;wsp:rsid wsp:val=&quot;00885BDA&quot;/&gt;&lt;wsp:rsid wsp:val=&quot;00885EC9&quot;/&gt;&lt;wsp:rsid wsp:val=&quot;00886D14&quot;/&gt;&lt;wsp:rsid wsp:val=&quot;008870BD&quot;/&gt;&lt;wsp:rsid wsp:val=&quot;00887BA8&quot;/&gt;&lt;wsp:rsid wsp:val=&quot;00890AA8&quot;/&gt;&lt;wsp:rsid wsp:val=&quot;008921C8&quot;/&gt;&lt;wsp:rsid wsp:val=&quot;0089258E&quot;/&gt;&lt;wsp:rsid wsp:val=&quot;00892923&quot;/&gt;&lt;wsp:rsid wsp:val=&quot;00892C29&quot;/&gt;&lt;wsp:rsid wsp:val=&quot;008946FE&quot;/&gt;&lt;wsp:rsid wsp:val=&quot;00895922&quot;/&gt;&lt;wsp:rsid wsp:val=&quot;00895E6F&quot;/&gt;&lt;wsp:rsid wsp:val=&quot;00897A30&quot;/&gt;&lt;wsp:rsid wsp:val=&quot;00897B19&quot;/&gt;&lt;wsp:rsid wsp:val=&quot;008A0ACB&quot;/&gt;&lt;wsp:rsid wsp:val=&quot;008A14BB&quot;/&gt;&lt;wsp:rsid wsp:val=&quot;008A174F&quot;/&gt;&lt;wsp:rsid wsp:val=&quot;008A2388&quot;/&gt;&lt;wsp:rsid wsp:val=&quot;008A2B28&quot;/&gt;&lt;wsp:rsid wsp:val=&quot;008A3DF7&quot;/&gt;&lt;wsp:rsid wsp:val=&quot;008A3E27&quot;/&gt;&lt;wsp:rsid wsp:val=&quot;008A424D&quot;/&gt;&lt;wsp:rsid wsp:val=&quot;008A4A50&quot;/&gt;&lt;wsp:rsid wsp:val=&quot;008A51EB&quot;/&gt;&lt;wsp:rsid wsp:val=&quot;008A592D&quot;/&gt;&lt;wsp:rsid wsp:val=&quot;008A5C34&quot;/&gt;&lt;wsp:rsid wsp:val=&quot;008A63CE&quot;/&gt;&lt;wsp:rsid wsp:val=&quot;008A795D&quot;/&gt;&lt;wsp:rsid wsp:val=&quot;008A7D63&quot;/&gt;&lt;wsp:rsid wsp:val=&quot;008B06DE&quot;/&gt;&lt;wsp:rsid wsp:val=&quot;008B0FF2&quot;/&gt;&lt;wsp:rsid wsp:val=&quot;008B1414&quot;/&gt;&lt;wsp:rsid wsp:val=&quot;008B1787&quot;/&gt;&lt;wsp:rsid wsp:val=&quot;008B1A94&quot;/&gt;&lt;wsp:rsid wsp:val=&quot;008B1AAD&quot;/&gt;&lt;wsp:rsid wsp:val=&quot;008B21F2&quot;/&gt;&lt;wsp:rsid wsp:val=&quot;008B3D24&quot;/&gt;&lt;wsp:rsid wsp:val=&quot;008B467B&quot;/&gt;&lt;wsp:rsid wsp:val=&quot;008B492A&quot;/&gt;&lt;wsp:rsid wsp:val=&quot;008B4FA0&quot;/&gt;&lt;wsp:rsid wsp:val=&quot;008B5177&quot;/&gt;&lt;wsp:rsid wsp:val=&quot;008B536B&quot;/&gt;&lt;wsp:rsid wsp:val=&quot;008B571D&quot;/&gt;&lt;wsp:rsid wsp:val=&quot;008B629B&quot;/&gt;&lt;wsp:rsid wsp:val=&quot;008B6B47&quot;/&gt;&lt;wsp:rsid wsp:val=&quot;008C1DB4&quot;/&gt;&lt;wsp:rsid wsp:val=&quot;008C21CD&quot;/&gt;&lt;wsp:rsid wsp:val=&quot;008C3CDC&quot;/&gt;&lt;wsp:rsid wsp:val=&quot;008C3EEF&quot;/&gt;&lt;wsp:rsid wsp:val=&quot;008C4C4E&quot;/&gt;&lt;wsp:rsid wsp:val=&quot;008C5391&quot;/&gt;&lt;wsp:rsid wsp:val=&quot;008C55D9&quot;/&gt;&lt;wsp:rsid wsp:val=&quot;008C6073&quot;/&gt;&lt;wsp:rsid wsp:val=&quot;008C74B3&quot;/&gt;&lt;wsp:rsid wsp:val=&quot;008C7752&quot;/&gt;&lt;wsp:rsid wsp:val=&quot;008C7964&quot;/&gt;&lt;wsp:rsid wsp:val=&quot;008C7C80&quot;/&gt;&lt;wsp:rsid wsp:val=&quot;008D0674&quot;/&gt;&lt;wsp:rsid wsp:val=&quot;008D18BA&quot;/&gt;&lt;wsp:rsid wsp:val=&quot;008D1D44&quot;/&gt;&lt;wsp:rsid wsp:val=&quot;008D2DB0&quot;/&gt;&lt;wsp:rsid wsp:val=&quot;008D346F&quot;/&gt;&lt;wsp:rsid wsp:val=&quot;008D35EE&quot;/&gt;&lt;wsp:rsid wsp:val=&quot;008D422F&quot;/&gt;&lt;wsp:rsid wsp:val=&quot;008D4713&quot;/&gt;&lt;wsp:rsid wsp:val=&quot;008D4E0B&quot;/&gt;&lt;wsp:rsid wsp:val=&quot;008D5245&quot;/&gt;&lt;wsp:rsid wsp:val=&quot;008D5C85&quot;/&gt;&lt;wsp:rsid wsp:val=&quot;008D6006&quot;/&gt;&lt;wsp:rsid wsp:val=&quot;008D6488&quot;/&gt;&lt;wsp:rsid wsp:val=&quot;008D66DA&quot;/&gt;&lt;wsp:rsid wsp:val=&quot;008D6774&quot;/&gt;&lt;wsp:rsid wsp:val=&quot;008D6FE4&quot;/&gt;&lt;wsp:rsid wsp:val=&quot;008D7515&quot;/&gt;&lt;wsp:rsid wsp:val=&quot;008E0C00&quot;/&gt;&lt;wsp:rsid wsp:val=&quot;008E105B&quot;/&gt;&lt;wsp:rsid wsp:val=&quot;008E1E1E&quot;/&gt;&lt;wsp:rsid wsp:val=&quot;008E32F7&quot;/&gt;&lt;wsp:rsid wsp:val=&quot;008E39BC&quot;/&gt;&lt;wsp:rsid wsp:val=&quot;008E3E8E&quot;/&gt;&lt;wsp:rsid wsp:val=&quot;008E44DC&quot;/&gt;&lt;wsp:rsid wsp:val=&quot;008E492F&quot;/&gt;&lt;wsp:rsid wsp:val=&quot;008E4A31&quot;/&gt;&lt;wsp:rsid wsp:val=&quot;008E5A2C&quot;/&gt;&lt;wsp:rsid wsp:val=&quot;008E6A13&quot;/&gt;&lt;wsp:rsid wsp:val=&quot;008E792B&quot;/&gt;&lt;wsp:rsid wsp:val=&quot;008F0150&quot;/&gt;&lt;wsp:rsid wsp:val=&quot;008F08B7&quot;/&gt;&lt;wsp:rsid wsp:val=&quot;008F15A0&quot;/&gt;&lt;wsp:rsid wsp:val=&quot;008F1B23&quot;/&gt;&lt;wsp:rsid wsp:val=&quot;008F1EF3&quot;/&gt;&lt;wsp:rsid wsp:val=&quot;008F2BB7&quot;/&gt;&lt;wsp:rsid wsp:val=&quot;008F3CBF&quot;/&gt;&lt;wsp:rsid wsp:val=&quot;008F4243&quot;/&gt;&lt;wsp:rsid wsp:val=&quot;008F4780&quot;/&gt;&lt;wsp:rsid wsp:val=&quot;008F49FC&quot;/&gt;&lt;wsp:rsid wsp:val=&quot;008F5701&quot;/&gt;&lt;wsp:rsid wsp:val=&quot;008F64F2&quot;/&gt;&lt;wsp:rsid wsp:val=&quot;008F75BC&quot;/&gt;&lt;wsp:rsid wsp:val=&quot;008F7EF4&quot;/&gt;&lt;wsp:rsid wsp:val=&quot;0090008C&quot;/&gt;&lt;wsp:rsid wsp:val=&quot;00900454&quot;/&gt;&lt;wsp:rsid wsp:val=&quot;0090147E&quot;/&gt;&lt;wsp:rsid wsp:val=&quot;00901CA2&quot;/&gt;&lt;wsp:rsid wsp:val=&quot;00901F6E&quot;/&gt;&lt;wsp:rsid wsp:val=&quot;0090312E&quot;/&gt;&lt;wsp:rsid wsp:val=&quot;00903401&quot;/&gt;&lt;wsp:rsid wsp:val=&quot;009036CB&quot;/&gt;&lt;wsp:rsid wsp:val=&quot;009037DF&quot;/&gt;&lt;wsp:rsid wsp:val=&quot;0090470A&quot;/&gt;&lt;wsp:rsid wsp:val=&quot;00904835&quot;/&gt;&lt;wsp:rsid wsp:val=&quot;00905BD1&quot;/&gt;&lt;wsp:rsid wsp:val=&quot;00905F82&quot;/&gt;&lt;wsp:rsid wsp:val=&quot;00906134&quot;/&gt;&lt;wsp:rsid wsp:val=&quot;0090647A&quot;/&gt;&lt;wsp:rsid wsp:val=&quot;00906D6E&quot;/&gt;&lt;wsp:rsid wsp:val=&quot;0090780E&quot;/&gt;&lt;wsp:rsid wsp:val=&quot;00907D73&quot;/&gt;&lt;wsp:rsid wsp:val=&quot;00910061&quot;/&gt;&lt;wsp:rsid wsp:val=&quot;009100A0&quot;/&gt;&lt;wsp:rsid wsp:val=&quot;009109D5&quot;/&gt;&lt;wsp:rsid wsp:val=&quot;00910BBA&quot;/&gt;&lt;wsp:rsid wsp:val=&quot;009110F3&quot;/&gt;&lt;wsp:rsid wsp:val=&quot;00911119&quot;/&gt;&lt;wsp:rsid wsp:val=&quot;00911694&quot;/&gt;&lt;wsp:rsid wsp:val=&quot;009117FC&quot;/&gt;&lt;wsp:rsid wsp:val=&quot;009118D5&quot;/&gt;&lt;wsp:rsid wsp:val=&quot;00912A2E&quot;/&gt;&lt;wsp:rsid wsp:val=&quot;0091328A&quot;/&gt;&lt;wsp:rsid wsp:val=&quot;00914C16&quot;/&gt;&lt;wsp:rsid wsp:val=&quot;00914D79&quot;/&gt;&lt;wsp:rsid wsp:val=&quot;00915829&quot;/&gt;&lt;wsp:rsid wsp:val=&quot;00915A47&quot;/&gt;&lt;wsp:rsid wsp:val=&quot;00916889&quot;/&gt;&lt;wsp:rsid wsp:val=&quot;00916AFF&quot;/&gt;&lt;wsp:rsid wsp:val=&quot;00922245&quot;/&gt;&lt;wsp:rsid wsp:val=&quot;00922386&quot;/&gt;&lt;wsp:rsid wsp:val=&quot;0092297E&quot;/&gt;&lt;wsp:rsid wsp:val=&quot;009233FA&quot;/&gt;&lt;wsp:rsid wsp:val=&quot;009235E8&quot;/&gt;&lt;wsp:rsid wsp:val=&quot;00925339&quot;/&gt;&lt;wsp:rsid wsp:val=&quot;00925B3C&quot;/&gt;&lt;wsp:rsid wsp:val=&quot;00925DD5&quot;/&gt;&lt;wsp:rsid wsp:val=&quot;00925EA8&quot;/&gt;&lt;wsp:rsid wsp:val=&quot;00926533&quot;/&gt;&lt;wsp:rsid wsp:val=&quot;00926616&quot;/&gt;&lt;wsp:rsid wsp:val=&quot;00926F90&quot;/&gt;&lt;wsp:rsid wsp:val=&quot;00927C05&quot;/&gt;&lt;wsp:rsid wsp:val=&quot;00927EBD&quot;/&gt;&lt;wsp:rsid wsp:val=&quot;00927F0E&quot;/&gt;&lt;wsp:rsid wsp:val=&quot;00930835&quot;/&gt;&lt;wsp:rsid wsp:val=&quot;00931029&quot;/&gt;&lt;wsp:rsid wsp:val=&quot;009310F9&quot;/&gt;&lt;wsp:rsid wsp:val=&quot;0093155E&quot;/&gt;&lt;wsp:rsid wsp:val=&quot;00931622&quot;/&gt;&lt;wsp:rsid wsp:val=&quot;00932B30&quot;/&gt;&lt;wsp:rsid wsp:val=&quot;00932D42&quot;/&gt;&lt;wsp:rsid wsp:val=&quot;009331F9&quot;/&gt;&lt;wsp:rsid wsp:val=&quot;00933B8C&quot;/&gt;&lt;wsp:rsid wsp:val=&quot;00933C44&quot;/&gt;&lt;wsp:rsid wsp:val=&quot;009340CF&quot;/&gt;&lt;wsp:rsid wsp:val=&quot;00934C24&quot;/&gt;&lt;wsp:rsid wsp:val=&quot;009353A1&quot;/&gt;&lt;wsp:rsid wsp:val=&quot;0093583E&quot;/&gt;&lt;wsp:rsid wsp:val=&quot;00935AD6&quot;/&gt;&lt;wsp:rsid wsp:val=&quot;00935FC3&quot;/&gt;&lt;wsp:rsid wsp:val=&quot;00935FC6&quot;/&gt;&lt;wsp:rsid wsp:val=&quot;0093617E&quot;/&gt;&lt;wsp:rsid wsp:val=&quot;00936A1A&quot;/&gt;&lt;wsp:rsid wsp:val=&quot;00936DDD&quot;/&gt;&lt;wsp:rsid wsp:val=&quot;0094062A&quot;/&gt;&lt;wsp:rsid wsp:val=&quot;0094150A&quot;/&gt;&lt;wsp:rsid wsp:val=&quot;009438DC&quot;/&gt;&lt;wsp:rsid wsp:val=&quot;00943C7F&quot;/&gt;&lt;wsp:rsid wsp:val=&quot;00944C7E&quot;/&gt;&lt;wsp:rsid wsp:val=&quot;00944C9F&quot;/&gt;&lt;wsp:rsid wsp:val=&quot;009470FB&quot;/&gt;&lt;wsp:rsid wsp:val=&quot;009472E2&quot;/&gt;&lt;wsp:rsid wsp:val=&quot;00950858&quot;/&gt;&lt;wsp:rsid wsp:val=&quot;00951211&quot;/&gt;&lt;wsp:rsid wsp:val=&quot;00951699&quot;/&gt;&lt;wsp:rsid wsp:val=&quot;00951FB7&quot;/&gt;&lt;wsp:rsid wsp:val=&quot;00952228&quot;/&gt;&lt;wsp:rsid wsp:val=&quot;0095293C&quot;/&gt;&lt;wsp:rsid wsp:val=&quot;009531E0&quot;/&gt;&lt;wsp:rsid wsp:val=&quot;00953BA7&quot;/&gt;&lt;wsp:rsid wsp:val=&quot;00953C38&quot;/&gt;&lt;wsp:rsid wsp:val=&quot;00953E66&quot;/&gt;&lt;wsp:rsid wsp:val=&quot;00955607&quot;/&gt;&lt;wsp:rsid wsp:val=&quot;00955C85&quot;/&gt;&lt;wsp:rsid wsp:val=&quot;00955F2E&quot;/&gt;&lt;wsp:rsid wsp:val=&quot;00956B84&quot;/&gt;&lt;wsp:rsid wsp:val=&quot;00957BE9&quot;/&gt;&lt;wsp:rsid wsp:val=&quot;00957DCC&quot;/&gt;&lt;wsp:rsid wsp:val=&quot;00957F2D&quot;/&gt;&lt;wsp:rsid wsp:val=&quot;009602B7&quot;/&gt;&lt;wsp:rsid wsp:val=&quot;00960533&quot;/&gt;&lt;wsp:rsid wsp:val=&quot;009614F1&quot;/&gt;&lt;wsp:rsid wsp:val=&quot;00961633&quot;/&gt;&lt;wsp:rsid wsp:val=&quot;0096203E&quot;/&gt;&lt;wsp:rsid wsp:val=&quot;00962A4C&quot;/&gt;&lt;wsp:rsid wsp:val=&quot;00962D15&quot;/&gt;&lt;wsp:rsid wsp:val=&quot;00962EBC&quot;/&gt;&lt;wsp:rsid wsp:val=&quot;0096324A&quot;/&gt;&lt;wsp:rsid wsp:val=&quot;00963637&quot;/&gt;&lt;wsp:rsid wsp:val=&quot;009637F4&quot;/&gt;&lt;wsp:rsid wsp:val=&quot;00964537&quot;/&gt;&lt;wsp:rsid wsp:val=&quot;00964942&quot;/&gt;&lt;wsp:rsid wsp:val=&quot;00965F46&quot;/&gt;&lt;wsp:rsid wsp:val=&quot;00967E10&quot;/&gt;&lt;wsp:rsid wsp:val=&quot;00971D2B&quot;/&gt;&lt;wsp:rsid wsp:val=&quot;009723B2&quot;/&gt;&lt;wsp:rsid wsp:val=&quot;00972756&quot;/&gt;&lt;wsp:rsid wsp:val=&quot;00972BB7&quot;/&gt;&lt;wsp:rsid wsp:val=&quot;00972DDC&quot;/&gt;&lt;wsp:rsid wsp:val=&quot;0097636B&quot;/&gt;&lt;wsp:rsid wsp:val=&quot;009772E8&quot;/&gt;&lt;wsp:rsid wsp:val=&quot;00977AC8&quot;/&gt;&lt;wsp:rsid wsp:val=&quot;009807B9&quot;/&gt;&lt;wsp:rsid wsp:val=&quot;00980891&quot;/&gt;&lt;wsp:rsid wsp:val=&quot;009809EE&quot;/&gt;&lt;wsp:rsid wsp:val=&quot;00982D62&quot;/&gt;&lt;wsp:rsid wsp:val=&quot;00982E4D&quot;/&gt;&lt;wsp:rsid wsp:val=&quot;00983319&quot;/&gt;&lt;wsp:rsid wsp:val=&quot;00983CAD&quot;/&gt;&lt;wsp:rsid wsp:val=&quot;00984190&quot;/&gt;&lt;wsp:rsid wsp:val=&quot;00984D4B&quot;/&gt;&lt;wsp:rsid wsp:val=&quot;00985CCF&quot;/&gt;&lt;wsp:rsid wsp:val=&quot;00985CD2&quot;/&gt;&lt;wsp:rsid wsp:val=&quot;00987244&quot;/&gt;&lt;wsp:rsid wsp:val=&quot;0098784B&quot;/&gt;&lt;wsp:rsid wsp:val=&quot;00987CCD&quot;/&gt;&lt;wsp:rsid wsp:val=&quot;009913AD&quot;/&gt;&lt;wsp:rsid wsp:val=&quot;00991524&quot;/&gt;&lt;wsp:rsid wsp:val=&quot;00993CE8&quot;/&gt;&lt;wsp:rsid wsp:val=&quot;0099413C&quot;/&gt;&lt;wsp:rsid wsp:val=&quot;009959D9&quot;/&gt;&lt;wsp:rsid wsp:val=&quot;00995DD0&quot;/&gt;&lt;wsp:rsid wsp:val=&quot;009966A6&quot;/&gt;&lt;wsp:rsid wsp:val=&quot;0099752A&quot;/&gt;&lt;wsp:rsid wsp:val=&quot;00997AA1&quot;/&gt;&lt;wsp:rsid wsp:val=&quot;00997C64&quot;/&gt;&lt;wsp:rsid wsp:val=&quot;009A0649&quot;/&gt;&lt;wsp:rsid wsp:val=&quot;009A0CFB&quot;/&gt;&lt;wsp:rsid wsp:val=&quot;009A1062&quot;/&gt;&lt;wsp:rsid wsp:val=&quot;009A14F8&quot;/&gt;&lt;wsp:rsid wsp:val=&quot;009A1624&quot;/&gt;&lt;wsp:rsid wsp:val=&quot;009A18D4&quot;/&gt;&lt;wsp:rsid wsp:val=&quot;009A1902&quot;/&gt;&lt;wsp:rsid wsp:val=&quot;009A1CA8&quot;/&gt;&lt;wsp:rsid wsp:val=&quot;009A1EA6&quot;/&gt;&lt;wsp:rsid wsp:val=&quot;009A315E&quot;/&gt;&lt;wsp:rsid wsp:val=&quot;009A3ED4&quot;/&gt;&lt;wsp:rsid wsp:val=&quot;009A440B&quot;/&gt;&lt;wsp:rsid wsp:val=&quot;009A5627&quot;/&gt;&lt;wsp:rsid wsp:val=&quot;009A6133&quot;/&gt;&lt;wsp:rsid wsp:val=&quot;009A62D4&quot;/&gt;&lt;wsp:rsid wsp:val=&quot;009A67D4&quot;/&gt;&lt;wsp:rsid wsp:val=&quot;009A7491&quot;/&gt;&lt;wsp:rsid wsp:val=&quot;009A7A35&quot;/&gt;&lt;wsp:rsid wsp:val=&quot;009B0523&quot;/&gt;&lt;wsp:rsid wsp:val=&quot;009B061F&quot;/&gt;&lt;wsp:rsid wsp:val=&quot;009B07FB&quot;/&gt;&lt;wsp:rsid wsp:val=&quot;009B0D3F&quot;/&gt;&lt;wsp:rsid wsp:val=&quot;009B1755&quot;/&gt;&lt;wsp:rsid wsp:val=&quot;009B1DC6&quot;/&gt;&lt;wsp:rsid wsp:val=&quot;009B24A0&quot;/&gt;&lt;wsp:rsid wsp:val=&quot;009B29B2&quot;/&gt;&lt;wsp:rsid wsp:val=&quot;009B35DC&quot;/&gt;&lt;wsp:rsid wsp:val=&quot;009B3EED&quot;/&gt;&lt;wsp:rsid wsp:val=&quot;009B4364&quot;/&gt;&lt;wsp:rsid wsp:val=&quot;009B440C&quot;/&gt;&lt;wsp:rsid wsp:val=&quot;009B47A5&quot;/&gt;&lt;wsp:rsid wsp:val=&quot;009B49BE&quot;/&gt;&lt;wsp:rsid wsp:val=&quot;009B4D9F&quot;/&gt;&lt;wsp:rsid wsp:val=&quot;009B6D07&quot;/&gt;&lt;wsp:rsid wsp:val=&quot;009B70E1&quot;/&gt;&lt;wsp:rsid wsp:val=&quot;009B7BDC&quot;/&gt;&lt;wsp:rsid wsp:val=&quot;009C0148&quot;/&gt;&lt;wsp:rsid wsp:val=&quot;009C1BD3&quot;/&gt;&lt;wsp:rsid wsp:val=&quot;009C1CF1&quot;/&gt;&lt;wsp:rsid wsp:val=&quot;009C2444&quot;/&gt;&lt;wsp:rsid wsp:val=&quot;009C26C7&quot;/&gt;&lt;wsp:rsid wsp:val=&quot;009C2C11&quot;/&gt;&lt;wsp:rsid wsp:val=&quot;009C34C9&quot;/&gt;&lt;wsp:rsid wsp:val=&quot;009C3548&quot;/&gt;&lt;wsp:rsid wsp:val=&quot;009C3580&quot;/&gt;&lt;wsp:rsid wsp:val=&quot;009C3B3B&quot;/&gt;&lt;wsp:rsid wsp:val=&quot;009C3BA2&quot;/&gt;&lt;wsp:rsid wsp:val=&quot;009C43BD&quot;/&gt;&lt;wsp:rsid wsp:val=&quot;009C4BDE&quot;/&gt;&lt;wsp:rsid wsp:val=&quot;009C5032&quot;/&gt;&lt;wsp:rsid wsp:val=&quot;009C6209&quot;/&gt;&lt;wsp:rsid wsp:val=&quot;009C63E0&quot;/&gt;&lt;wsp:rsid wsp:val=&quot;009C64DB&quot;/&gt;&lt;wsp:rsid wsp:val=&quot;009C6A89&quot;/&gt;&lt;wsp:rsid wsp:val=&quot;009C6F81&quot;/&gt;&lt;wsp:rsid wsp:val=&quot;009C6FFE&quot;/&gt;&lt;wsp:rsid wsp:val=&quot;009C71AE&quot;/&gt;&lt;wsp:rsid wsp:val=&quot;009C7207&quot;/&gt;&lt;wsp:rsid wsp:val=&quot;009D001C&quot;/&gt;&lt;wsp:rsid wsp:val=&quot;009D0AA1&quot;/&gt;&lt;wsp:rsid wsp:val=&quot;009D100A&quot;/&gt;&lt;wsp:rsid wsp:val=&quot;009D16DA&quot;/&gt;&lt;wsp:rsid wsp:val=&quot;009D1BF3&quot;/&gt;&lt;wsp:rsid wsp:val=&quot;009D20BB&quot;/&gt;&lt;wsp:rsid wsp:val=&quot;009D2424&quot;/&gt;&lt;wsp:rsid wsp:val=&quot;009D2B9C&quot;/&gt;&lt;wsp:rsid wsp:val=&quot;009D334D&quot;/&gt;&lt;wsp:rsid wsp:val=&quot;009D345A&quot;/&gt;&lt;wsp:rsid wsp:val=&quot;009D48AD&quot;/&gt;&lt;wsp:rsid wsp:val=&quot;009D48EC&quot;/&gt;&lt;wsp:rsid wsp:val=&quot;009D5291&quot;/&gt;&lt;wsp:rsid wsp:val=&quot;009D5456&quot;/&gt;&lt;wsp:rsid wsp:val=&quot;009D6508&quot;/&gt;&lt;wsp:rsid wsp:val=&quot;009D77C1&quot;/&gt;&lt;wsp:rsid wsp:val=&quot;009D7ED5&quot;/&gt;&lt;wsp:rsid wsp:val=&quot;009D7FAA&quot;/&gt;&lt;wsp:rsid wsp:val=&quot;009E075F&quot;/&gt;&lt;wsp:rsid wsp:val=&quot;009E0E96&quot;/&gt;&lt;wsp:rsid wsp:val=&quot;009E2103&quot;/&gt;&lt;wsp:rsid wsp:val=&quot;009E31AC&quot;/&gt;&lt;wsp:rsid wsp:val=&quot;009E37DE&quot;/&gt;&lt;wsp:rsid wsp:val=&quot;009E3F48&quot;/&gt;&lt;wsp:rsid wsp:val=&quot;009E4183&quot;/&gt;&lt;wsp:rsid wsp:val=&quot;009E4430&quot;/&gt;&lt;wsp:rsid wsp:val=&quot;009E445F&quot;/&gt;&lt;wsp:rsid wsp:val=&quot;009E4E18&quot;/&gt;&lt;wsp:rsid wsp:val=&quot;009E5425&quot;/&gt;&lt;wsp:rsid wsp:val=&quot;009E5739&quot;/&gt;&lt;wsp:rsid wsp:val=&quot;009E5CD2&quot;/&gt;&lt;wsp:rsid wsp:val=&quot;009E5E55&quot;/&gt;&lt;wsp:rsid wsp:val=&quot;009E613F&quot;/&gt;&lt;wsp:rsid wsp:val=&quot;009E63A5&quot;/&gt;&lt;wsp:rsid wsp:val=&quot;009E7312&quot;/&gt;&lt;wsp:rsid wsp:val=&quot;009E7462&quot;/&gt;&lt;wsp:rsid wsp:val=&quot;009E7509&quot;/&gt;&lt;wsp:rsid wsp:val=&quot;009E78B7&quot;/&gt;&lt;wsp:rsid wsp:val=&quot;009F004E&quot;/&gt;&lt;wsp:rsid wsp:val=&quot;009F0251&quot;/&gt;&lt;wsp:rsid wsp:val=&quot;009F123A&quot;/&gt;&lt;wsp:rsid wsp:val=&quot;009F1B95&quot;/&gt;&lt;wsp:rsid wsp:val=&quot;009F3028&quot;/&gt;&lt;wsp:rsid wsp:val=&quot;009F36D3&quot;/&gt;&lt;wsp:rsid wsp:val=&quot;009F4AA2&quot;/&gt;&lt;wsp:rsid wsp:val=&quot;009F4B8F&quot;/&gt;&lt;wsp:rsid wsp:val=&quot;009F4D16&quot;/&gt;&lt;wsp:rsid wsp:val=&quot;009F5A82&quot;/&gt;&lt;wsp:rsid wsp:val=&quot;009F60C5&quot;/&gt;&lt;wsp:rsid wsp:val=&quot;009F79E3&quot;/&gt;&lt;wsp:rsid wsp:val=&quot;009F7F63&quot;/&gt;&lt;wsp:rsid wsp:val=&quot;00A013A1&quot;/&gt;&lt;wsp:rsid wsp:val=&quot;00A018BC&quot;/&gt;&lt;wsp:rsid wsp:val=&quot;00A0590E&quot;/&gt;&lt;wsp:rsid wsp:val=&quot;00A05ED5&quot;/&gt;&lt;wsp:rsid wsp:val=&quot;00A062FC&quot;/&gt;&lt;wsp:rsid wsp:val=&quot;00A07038&quot;/&gt;&lt;wsp:rsid wsp:val=&quot;00A104F3&quot;/&gt;&lt;wsp:rsid wsp:val=&quot;00A127A1&quot;/&gt;&lt;wsp:rsid wsp:val=&quot;00A12F28&quot;/&gt;&lt;wsp:rsid wsp:val=&quot;00A1353A&quot;/&gt;&lt;wsp:rsid wsp:val=&quot;00A13947&quot;/&gt;&lt;wsp:rsid wsp:val=&quot;00A13B0C&quot;/&gt;&lt;wsp:rsid wsp:val=&quot;00A152FF&quot;/&gt;&lt;wsp:rsid wsp:val=&quot;00A15C7A&quot;/&gt;&lt;wsp:rsid wsp:val=&quot;00A1651D&quot;/&gt;&lt;wsp:rsid wsp:val=&quot;00A1799A&quot;/&gt;&lt;wsp:rsid wsp:val=&quot;00A17F57&quot;/&gt;&lt;wsp:rsid wsp:val=&quot;00A20EEC&quot;/&gt;&lt;wsp:rsid wsp:val=&quot;00A2149D&quot;/&gt;&lt;wsp:rsid wsp:val=&quot;00A222A5&quot;/&gt;&lt;wsp:rsid wsp:val=&quot;00A22312&quot;/&gt;&lt;wsp:rsid wsp:val=&quot;00A223A4&quot;/&gt;&lt;wsp:rsid wsp:val=&quot;00A23BD8&quot;/&gt;&lt;wsp:rsid wsp:val=&quot;00A24B51&quot;/&gt;&lt;wsp:rsid wsp:val=&quot;00A24F6F&quot;/&gt;&lt;wsp:rsid wsp:val=&quot;00A25B13&quot;/&gt;&lt;wsp:rsid wsp:val=&quot;00A2679F&quot;/&gt;&lt;wsp:rsid wsp:val=&quot;00A2718E&quot;/&gt;&lt;wsp:rsid wsp:val=&quot;00A27EE5&quot;/&gt;&lt;wsp:rsid wsp:val=&quot;00A30712&quot;/&gt;&lt;wsp:rsid wsp:val=&quot;00A3084C&quot;/&gt;&lt;wsp:rsid wsp:val=&quot;00A30FFB&quot;/&gt;&lt;wsp:rsid wsp:val=&quot;00A31091&quot;/&gt;&lt;wsp:rsid wsp:val=&quot;00A32215&quot;/&gt;&lt;wsp:rsid wsp:val=&quot;00A326AA&quot;/&gt;&lt;wsp:rsid wsp:val=&quot;00A32D5A&quot;/&gt;&lt;wsp:rsid wsp:val=&quot;00A3306E&quot;/&gt;&lt;wsp:rsid wsp:val=&quot;00A33C0A&quot;/&gt;&lt;wsp:rsid wsp:val=&quot;00A3418C&quot;/&gt;&lt;wsp:rsid wsp:val=&quot;00A3617E&quot;/&gt;&lt;wsp:rsid wsp:val=&quot;00A36939&quot;/&gt;&lt;wsp:rsid wsp:val=&quot;00A37315&quot;/&gt;&lt;wsp:rsid wsp:val=&quot;00A3734D&quot;/&gt;&lt;wsp:rsid wsp:val=&quot;00A4012E&quot;/&gt;&lt;wsp:rsid wsp:val=&quot;00A4027E&quot;/&gt;&lt;wsp:rsid wsp:val=&quot;00A40CF5&quot;/&gt;&lt;wsp:rsid wsp:val=&quot;00A410C2&quot;/&gt;&lt;wsp:rsid wsp:val=&quot;00A4110E&quot;/&gt;&lt;wsp:rsid wsp:val=&quot;00A41366&quot;/&gt;&lt;wsp:rsid wsp:val=&quot;00A41C38&quot;/&gt;&lt;wsp:rsid wsp:val=&quot;00A425BD&quot;/&gt;&lt;wsp:rsid wsp:val=&quot;00A4283D&quot;/&gt;&lt;wsp:rsid wsp:val=&quot;00A42879&quot;/&gt;&lt;wsp:rsid wsp:val=&quot;00A42911&quot;/&gt;&lt;wsp:rsid wsp:val=&quot;00A42944&quot;/&gt;&lt;wsp:rsid wsp:val=&quot;00A438E8&quot;/&gt;&lt;wsp:rsid wsp:val=&quot;00A43DCE&quot;/&gt;&lt;wsp:rsid wsp:val=&quot;00A4406D&quot;/&gt;&lt;wsp:rsid wsp:val=&quot;00A4472C&quot;/&gt;&lt;wsp:rsid wsp:val=&quot;00A44C1B&quot;/&gt;&lt;wsp:rsid wsp:val=&quot;00A45A4F&quot;/&gt;&lt;wsp:rsid wsp:val=&quot;00A47800&quot;/&gt;&lt;wsp:rsid wsp:val=&quot;00A47906&quot;/&gt;&lt;wsp:rsid wsp:val=&quot;00A50196&quot;/&gt;&lt;wsp:rsid wsp:val=&quot;00A50297&quot;/&gt;&lt;wsp:rsid wsp:val=&quot;00A51017&quot;/&gt;&lt;wsp:rsid wsp:val=&quot;00A5138B&quot;/&gt;&lt;wsp:rsid wsp:val=&quot;00A5140C&quot;/&gt;&lt;wsp:rsid wsp:val=&quot;00A518E4&quot;/&gt;&lt;wsp:rsid wsp:val=&quot;00A51F2C&quot;/&gt;&lt;wsp:rsid wsp:val=&quot;00A523E5&quot;/&gt;&lt;wsp:rsid wsp:val=&quot;00A52B73&quot;/&gt;&lt;wsp:rsid wsp:val=&quot;00A53227&quot;/&gt;&lt;wsp:rsid wsp:val=&quot;00A53471&quot;/&gt;&lt;wsp:rsid wsp:val=&quot;00A535C1&quot;/&gt;&lt;wsp:rsid wsp:val=&quot;00A547FD&quot;/&gt;&lt;wsp:rsid wsp:val=&quot;00A55233&quot;/&gt;&lt;wsp:rsid wsp:val=&quot;00A552AF&quot;/&gt;&lt;wsp:rsid wsp:val=&quot;00A5586F&quot;/&gt;&lt;wsp:rsid wsp:val=&quot;00A55C37&quot;/&gt;&lt;wsp:rsid wsp:val=&quot;00A56126&quot;/&gt;&lt;wsp:rsid wsp:val=&quot;00A566E0&quot;/&gt;&lt;wsp:rsid wsp:val=&quot;00A574CD&quot;/&gt;&lt;wsp:rsid wsp:val=&quot;00A60315&quot;/&gt;&lt;wsp:rsid wsp:val=&quot;00A603C2&quot;/&gt;&lt;wsp:rsid wsp:val=&quot;00A6069B&quot;/&gt;&lt;wsp:rsid wsp:val=&quot;00A616F8&quot;/&gt;&lt;wsp:rsid wsp:val=&quot;00A62DCB&quot;/&gt;&lt;wsp:rsid wsp:val=&quot;00A635B5&quot;/&gt;&lt;wsp:rsid wsp:val=&quot;00A649A7&quot;/&gt;&lt;wsp:rsid wsp:val=&quot;00A64A14&quot;/&gt;&lt;wsp:rsid wsp:val=&quot;00A64E2A&quot;/&gt;&lt;wsp:rsid wsp:val=&quot;00A64F37&quot;/&gt;&lt;wsp:rsid wsp:val=&quot;00A64F83&quot;/&gt;&lt;wsp:rsid wsp:val=&quot;00A653E6&quot;/&gt;&lt;wsp:rsid wsp:val=&quot;00A656B2&quot;/&gt;&lt;wsp:rsid wsp:val=&quot;00A66DDC&quot;/&gt;&lt;wsp:rsid wsp:val=&quot;00A66E62&quot;/&gt;&lt;wsp:rsid wsp:val=&quot;00A66F7A&quot;/&gt;&lt;wsp:rsid wsp:val=&quot;00A677F1&quot;/&gt;&lt;wsp:rsid wsp:val=&quot;00A67912&quot;/&gt;&lt;wsp:rsid wsp:val=&quot;00A70261&quot;/&gt;&lt;wsp:rsid wsp:val=&quot;00A70415&quot;/&gt;&lt;wsp:rsid wsp:val=&quot;00A70A2D&quot;/&gt;&lt;wsp:rsid wsp:val=&quot;00A71795&quot;/&gt;&lt;wsp:rsid wsp:val=&quot;00A71C7A&quot;/&gt;&lt;wsp:rsid wsp:val=&quot;00A72302&quot;/&gt;&lt;wsp:rsid wsp:val=&quot;00A72F14&quot;/&gt;&lt;wsp:rsid wsp:val=&quot;00A72FDB&quot;/&gt;&lt;wsp:rsid wsp:val=&quot;00A736EE&quot;/&gt;&lt;wsp:rsid wsp:val=&quot;00A737F4&quot;/&gt;&lt;wsp:rsid wsp:val=&quot;00A73D17&quot;/&gt;&lt;wsp:rsid wsp:val=&quot;00A73D95&quot;/&gt;&lt;wsp:rsid wsp:val=&quot;00A743D5&quot;/&gt;&lt;wsp:rsid wsp:val=&quot;00A75C4A&quot;/&gt;&lt;wsp:rsid wsp:val=&quot;00A76449&quot;/&gt;&lt;wsp:rsid wsp:val=&quot;00A76C42&quot;/&gt;&lt;wsp:rsid wsp:val=&quot;00A8137F&quot;/&gt;&lt;wsp:rsid wsp:val=&quot;00A815C3&quot;/&gt;&lt;wsp:rsid wsp:val=&quot;00A817AE&quot;/&gt;&lt;wsp:rsid wsp:val=&quot;00A81897&quot;/&gt;&lt;wsp:rsid wsp:val=&quot;00A82875&quot;/&gt;&lt;wsp:rsid wsp:val=&quot;00A82E1E&quot;/&gt;&lt;wsp:rsid wsp:val=&quot;00A84B92&quot;/&gt;&lt;wsp:rsid wsp:val=&quot;00A84DE3&quot;/&gt;&lt;wsp:rsid wsp:val=&quot;00A85BB3&quot;/&gt;&lt;wsp:rsid wsp:val=&quot;00A875C2&quot;/&gt;&lt;wsp:rsid wsp:val=&quot;00A87DA3&quot;/&gt;&lt;wsp:rsid wsp:val=&quot;00A90FCF&quot;/&gt;&lt;wsp:rsid wsp:val=&quot;00A91074&quot;/&gt;&lt;wsp:rsid wsp:val=&quot;00A919AC&quot;/&gt;&lt;wsp:rsid wsp:val=&quot;00A929C4&quot;/&gt;&lt;wsp:rsid wsp:val=&quot;00A92DC3&quot;/&gt;&lt;wsp:rsid wsp:val=&quot;00A93F28&quot;/&gt;&lt;wsp:rsid wsp:val=&quot;00A93F59&quot;/&gt;&lt;wsp:rsid wsp:val=&quot;00A9466F&quot;/&gt;&lt;wsp:rsid wsp:val=&quot;00A947EE&quot;/&gt;&lt;wsp:rsid wsp:val=&quot;00A957BB&quot;/&gt;&lt;wsp:rsid wsp:val=&quot;00A96796&quot;/&gt;&lt;wsp:rsid wsp:val=&quot;00A96ABD&quot;/&gt;&lt;wsp:rsid wsp:val=&quot;00A975C2&quot;/&gt;&lt;wsp:rsid wsp:val=&quot;00A97613&quot;/&gt;&lt;wsp:rsid wsp:val=&quot;00AA08CF&quot;/&gt;&lt;wsp:rsid wsp:val=&quot;00AA0CD9&quot;/&gt;&lt;wsp:rsid wsp:val=&quot;00AA1491&quot;/&gt;&lt;wsp:rsid wsp:val=&quot;00AA1D42&quot;/&gt;&lt;wsp:rsid wsp:val=&quot;00AA1F48&quot;/&gt;&lt;wsp:rsid wsp:val=&quot;00AA20C6&quot;/&gt;&lt;wsp:rsid wsp:val=&quot;00AA22FB&quot;/&gt;&lt;wsp:rsid wsp:val=&quot;00AA2AC8&quot;/&gt;&lt;wsp:rsid wsp:val=&quot;00AA3D13&quot;/&gt;&lt;wsp:rsid wsp:val=&quot;00AA4DBE&quot;/&gt;&lt;wsp:rsid wsp:val=&quot;00AA5025&quot;/&gt;&lt;wsp:rsid wsp:val=&quot;00AA55BD&quot;/&gt;&lt;wsp:rsid wsp:val=&quot;00AA6D66&quot;/&gt;&lt;wsp:rsid wsp:val=&quot;00AA7038&quot;/&gt;&lt;wsp:rsid wsp:val=&quot;00AA78EE&quot;/&gt;&lt;wsp:rsid wsp:val=&quot;00AA7914&quot;/&gt;&lt;wsp:rsid wsp:val=&quot;00AB0394&quot;/&gt;&lt;wsp:rsid wsp:val=&quot;00AB0E4D&quot;/&gt;&lt;wsp:rsid wsp:val=&quot;00AB117C&quot;/&gt;&lt;wsp:rsid wsp:val=&quot;00AB221C&quot;/&gt;&lt;wsp:rsid wsp:val=&quot;00AB24E6&quot;/&gt;&lt;wsp:rsid wsp:val=&quot;00AB2BB4&quot;/&gt;&lt;wsp:rsid wsp:val=&quot;00AB3015&quot;/&gt;&lt;wsp:rsid wsp:val=&quot;00AB6400&quot;/&gt;&lt;wsp:rsid wsp:val=&quot;00AB6966&quot;/&gt;&lt;wsp:rsid wsp:val=&quot;00AB76FE&quot;/&gt;&lt;wsp:rsid wsp:val=&quot;00AB78BF&quot;/&gt;&lt;wsp:rsid wsp:val=&quot;00AC0178&quot;/&gt;&lt;wsp:rsid wsp:val=&quot;00AC14F8&quot;/&gt;&lt;wsp:rsid wsp:val=&quot;00AC379F&quot;/&gt;&lt;wsp:rsid wsp:val=&quot;00AC39FB&quot;/&gt;&lt;wsp:rsid wsp:val=&quot;00AC4224&quot;/&gt;&lt;wsp:rsid wsp:val=&quot;00AC5C63&quot;/&gt;&lt;wsp:rsid wsp:val=&quot;00AC5CC2&quot;/&gt;&lt;wsp:rsid wsp:val=&quot;00AC64AE&quot;/&gt;&lt;wsp:rsid wsp:val=&quot;00AC7436&quot;/&gt;&lt;wsp:rsid wsp:val=&quot;00AC7978&quot;/&gt;&lt;wsp:rsid wsp:val=&quot;00AD0EEE&quot;/&gt;&lt;wsp:rsid wsp:val=&quot;00AD18C3&quot;/&gt;&lt;wsp:rsid wsp:val=&quot;00AD1ADB&quot;/&gt;&lt;wsp:rsid wsp:val=&quot;00AD2337&quot;/&gt;&lt;wsp:rsid wsp:val=&quot;00AD25B6&quot;/&gt;&lt;wsp:rsid wsp:val=&quot;00AD310C&quot;/&gt;&lt;wsp:rsid wsp:val=&quot;00AD38EC&quot;/&gt;&lt;wsp:rsid wsp:val=&quot;00AD43A0&quot;/&gt;&lt;wsp:rsid wsp:val=&quot;00AD451B&quot;/&gt;&lt;wsp:rsid wsp:val=&quot;00AD4A54&quot;/&gt;&lt;wsp:rsid wsp:val=&quot;00AD55EF&quot;/&gt;&lt;wsp:rsid wsp:val=&quot;00AD5B8D&quot;/&gt;&lt;wsp:rsid wsp:val=&quot;00AD6379&quot;/&gt;&lt;wsp:rsid wsp:val=&quot;00AD7FCC&quot;/&gt;&lt;wsp:rsid wsp:val=&quot;00AE00F8&quot;/&gt;&lt;wsp:rsid wsp:val=&quot;00AE033E&quot;/&gt;&lt;wsp:rsid wsp:val=&quot;00AE0728&quot;/&gt;&lt;wsp:rsid wsp:val=&quot;00AE1882&quot;/&gt;&lt;wsp:rsid wsp:val=&quot;00AE1F54&quot;/&gt;&lt;wsp:rsid wsp:val=&quot;00AE27F7&quot;/&gt;&lt;wsp:rsid wsp:val=&quot;00AE2DC9&quot;/&gt;&lt;wsp:rsid wsp:val=&quot;00AE301C&quot;/&gt;&lt;wsp:rsid wsp:val=&quot;00AE5A2D&quot;/&gt;&lt;wsp:rsid wsp:val=&quot;00AE65DF&quot;/&gt;&lt;wsp:rsid wsp:val=&quot;00AE7672&quot;/&gt;&lt;wsp:rsid wsp:val=&quot;00AE7773&quot;/&gt;&lt;wsp:rsid wsp:val=&quot;00AE7A19&quot;/&gt;&lt;wsp:rsid wsp:val=&quot;00AE7A9E&quot;/&gt;&lt;wsp:rsid wsp:val=&quot;00AF0267&quot;/&gt;&lt;wsp:rsid wsp:val=&quot;00AF0794&quot;/&gt;&lt;wsp:rsid wsp:val=&quot;00AF0845&quot;/&gt;&lt;wsp:rsid wsp:val=&quot;00AF0B1E&quot;/&gt;&lt;wsp:rsid wsp:val=&quot;00AF1389&quot;/&gt;&lt;wsp:rsid wsp:val=&quot;00AF154C&quot;/&gt;&lt;wsp:rsid wsp:val=&quot;00AF1849&quot;/&gt;&lt;wsp:rsid wsp:val=&quot;00AF1A59&quot;/&gt;&lt;wsp:rsid wsp:val=&quot;00AF1B6D&quot;/&gt;&lt;wsp:rsid wsp:val=&quot;00AF2A47&quot;/&gt;&lt;wsp:rsid wsp:val=&quot;00AF37EE&quot;/&gt;&lt;wsp:rsid wsp:val=&quot;00AF3D93&quot;/&gt;&lt;wsp:rsid wsp:val=&quot;00AF4A37&quot;/&gt;&lt;wsp:rsid wsp:val=&quot;00AF4E70&quot;/&gt;&lt;wsp:rsid wsp:val=&quot;00AF6895&quot;/&gt;&lt;wsp:rsid wsp:val=&quot;00B001C0&quot;/&gt;&lt;wsp:rsid wsp:val=&quot;00B01330&quot;/&gt;&lt;wsp:rsid wsp:val=&quot;00B01E05&quot;/&gt;&lt;wsp:rsid wsp:val=&quot;00B02F9F&quot;/&gt;&lt;wsp:rsid wsp:val=&quot;00B031F3&quot;/&gt;&lt;wsp:rsid wsp:val=&quot;00B036A3&quot;/&gt;&lt;wsp:rsid wsp:val=&quot;00B042C4&quot;/&gt;&lt;wsp:rsid wsp:val=&quot;00B043F3&quot;/&gt;&lt;wsp:rsid wsp:val=&quot;00B04604&quot;/&gt;&lt;wsp:rsid wsp:val=&quot;00B05097&quot;/&gt;&lt;wsp:rsid wsp:val=&quot;00B05440&quot;/&gt;&lt;wsp:rsid wsp:val=&quot;00B06882&quot;/&gt;&lt;wsp:rsid wsp:val=&quot;00B06F39&quot;/&gt;&lt;wsp:rsid wsp:val=&quot;00B07AA1&quot;/&gt;&lt;wsp:rsid wsp:val=&quot;00B11464&quot;/&gt;&lt;wsp:rsid wsp:val=&quot;00B12E39&quot;/&gt;&lt;wsp:rsid wsp:val=&quot;00B14760&quot;/&gt;&lt;wsp:rsid wsp:val=&quot;00B14F11&quot;/&gt;&lt;wsp:rsid wsp:val=&quot;00B16DCC&quot;/&gt;&lt;wsp:rsid wsp:val=&quot;00B171F4&quot;/&gt;&lt;wsp:rsid wsp:val=&quot;00B17BDE&quot;/&gt;&lt;wsp:rsid wsp:val=&quot;00B20D0F&quot;/&gt;&lt;wsp:rsid wsp:val=&quot;00B21E69&quot;/&gt;&lt;wsp:rsid wsp:val=&quot;00B2225D&quot;/&gt;&lt;wsp:rsid wsp:val=&quot;00B226F4&quot;/&gt;&lt;wsp:rsid wsp:val=&quot;00B2296D&quot;/&gt;&lt;wsp:rsid wsp:val=&quot;00B2356B&quot;/&gt;&lt;wsp:rsid wsp:val=&quot;00B23C7B&quot;/&gt;&lt;wsp:rsid wsp:val=&quot;00B25221&quot;/&gt;&lt;wsp:rsid wsp:val=&quot;00B25A4D&quot;/&gt;&lt;wsp:rsid wsp:val=&quot;00B263A5&quot;/&gt;&lt;wsp:rsid wsp:val=&quot;00B26607&quot;/&gt;&lt;wsp:rsid wsp:val=&quot;00B26777&quot;/&gt;&lt;wsp:rsid wsp:val=&quot;00B277CF&quot;/&gt;&lt;wsp:rsid wsp:val=&quot;00B27CFD&quot;/&gt;&lt;wsp:rsid wsp:val=&quot;00B301B4&quot;/&gt;&lt;wsp:rsid wsp:val=&quot;00B30305&quot;/&gt;&lt;wsp:rsid wsp:val=&quot;00B30837&quot;/&gt;&lt;wsp:rsid wsp:val=&quot;00B30F29&quot;/&gt;&lt;wsp:rsid wsp:val=&quot;00B310B5&quot;/&gt;&lt;wsp:rsid wsp:val=&quot;00B31139&quot;/&gt;&lt;wsp:rsid wsp:val=&quot;00B312B8&quot;/&gt;&lt;wsp:rsid wsp:val=&quot;00B31651&quot;/&gt;&lt;wsp:rsid wsp:val=&quot;00B3179D&quot;/&gt;&lt;wsp:rsid wsp:val=&quot;00B31A09&quot;/&gt;&lt;wsp:rsid wsp:val=&quot;00B328EB&quot;/&gt;&lt;wsp:rsid wsp:val=&quot;00B32ED4&quot;/&gt;&lt;wsp:rsid wsp:val=&quot;00B332AD&quot;/&gt;&lt;wsp:rsid wsp:val=&quot;00B33586&quot;/&gt;&lt;wsp:rsid wsp:val=&quot;00B34568&quot;/&gt;&lt;wsp:rsid wsp:val=&quot;00B41D01&quot;/&gt;&lt;wsp:rsid wsp:val=&quot;00B43474&quot;/&gt;&lt;wsp:rsid wsp:val=&quot;00B437F8&quot;/&gt;&lt;wsp:rsid wsp:val=&quot;00B4457C&quot;/&gt;&lt;wsp:rsid wsp:val=&quot;00B44BE1&quot;/&gt;&lt;wsp:rsid wsp:val=&quot;00B44CCE&quot;/&gt;&lt;wsp:rsid wsp:val=&quot;00B44E66&quot;/&gt;&lt;wsp:rsid wsp:val=&quot;00B4589B&quot;/&gt;&lt;wsp:rsid wsp:val=&quot;00B4633B&quot;/&gt;&lt;wsp:rsid wsp:val=&quot;00B468E5&quot;/&gt;&lt;wsp:rsid wsp:val=&quot;00B46B21&quot;/&gt;&lt;wsp:rsid wsp:val=&quot;00B47222&quot;/&gt;&lt;wsp:rsid wsp:val=&quot;00B47958&quot;/&gt;&lt;wsp:rsid wsp:val=&quot;00B5170D&quot;/&gt;&lt;wsp:rsid wsp:val=&quot;00B51EFD&quot;/&gt;&lt;wsp:rsid wsp:val=&quot;00B52F74&quot;/&gt;&lt;wsp:rsid wsp:val=&quot;00B53253&quot;/&gt;&lt;wsp:rsid wsp:val=&quot;00B54492&quot;/&gt;&lt;wsp:rsid wsp:val=&quot;00B54A13&quot;/&gt;&lt;wsp:rsid wsp:val=&quot;00B54AFD&quot;/&gt;&lt;wsp:rsid wsp:val=&quot;00B55B31&quot;/&gt;&lt;wsp:rsid wsp:val=&quot;00B562FB&quot;/&gt;&lt;wsp:rsid wsp:val=&quot;00B57175&quot;/&gt;&lt;wsp:rsid wsp:val=&quot;00B5757A&quot;/&gt;&lt;wsp:rsid wsp:val=&quot;00B57622&quot;/&gt;&lt;wsp:rsid wsp:val=&quot;00B601A5&quot;/&gt;&lt;wsp:rsid wsp:val=&quot;00B602AC&quot;/&gt;&lt;wsp:rsid wsp:val=&quot;00B61139&quot;/&gt;&lt;wsp:rsid wsp:val=&quot;00B61785&quot;/&gt;&lt;wsp:rsid wsp:val=&quot;00B63543&quot;/&gt;&lt;wsp:rsid wsp:val=&quot;00B6381B&quot;/&gt;&lt;wsp:rsid wsp:val=&quot;00B63A69&quot;/&gt;&lt;wsp:rsid wsp:val=&quot;00B63FEE&quot;/&gt;&lt;wsp:rsid wsp:val=&quot;00B64300&quot;/&gt;&lt;wsp:rsid wsp:val=&quot;00B64B46&quot;/&gt;&lt;wsp:rsid wsp:val=&quot;00B65402&quot;/&gt;&lt;wsp:rsid wsp:val=&quot;00B65A1C&quot;/&gt;&lt;wsp:rsid wsp:val=&quot;00B70035&quot;/&gt;&lt;wsp:rsid wsp:val=&quot;00B705C9&quot;/&gt;&lt;wsp:rsid wsp:val=&quot;00B71C71&quot;/&gt;&lt;wsp:rsid wsp:val=&quot;00B722CB&quot;/&gt;&lt;wsp:rsid wsp:val=&quot;00B7244D&quot;/&gt;&lt;wsp:rsid wsp:val=&quot;00B72519&quot;/&gt;&lt;wsp:rsid wsp:val=&quot;00B72A82&quot;/&gt;&lt;wsp:rsid wsp:val=&quot;00B739C9&quot;/&gt;&lt;wsp:rsid wsp:val=&quot;00B739FE&quot;/&gt;&lt;wsp:rsid wsp:val=&quot;00B75034&quot;/&gt;&lt;wsp:rsid wsp:val=&quot;00B75458&quot;/&gt;&lt;wsp:rsid wsp:val=&quot;00B7564B&quot;/&gt;&lt;wsp:rsid wsp:val=&quot;00B76591&quot;/&gt;&lt;wsp:rsid wsp:val=&quot;00B76E7E&quot;/&gt;&lt;wsp:rsid wsp:val=&quot;00B77012&quot;/&gt;&lt;wsp:rsid wsp:val=&quot;00B7760C&quot;/&gt;&lt;wsp:rsid wsp:val=&quot;00B8019A&quot;/&gt;&lt;wsp:rsid wsp:val=&quot;00B809B9&quot;/&gt;&lt;wsp:rsid wsp:val=&quot;00B81400&quot;/&gt;&lt;wsp:rsid wsp:val=&quot;00B81868&quot;/&gt;&lt;wsp:rsid wsp:val=&quot;00B81F7F&quot;/&gt;&lt;wsp:rsid wsp:val=&quot;00B822A8&quot;/&gt;&lt;wsp:rsid wsp:val=&quot;00B822FC&quot;/&gt;&lt;wsp:rsid wsp:val=&quot;00B8306A&quot;/&gt;&lt;wsp:rsid wsp:val=&quot;00B84669&quot;/&gt;&lt;wsp:rsid wsp:val=&quot;00B84BB2&quot;/&gt;&lt;wsp:rsid wsp:val=&quot;00B84CC9&quot;/&gt;&lt;wsp:rsid wsp:val=&quot;00B86920&quot;/&gt;&lt;wsp:rsid wsp:val=&quot;00B87598&quot;/&gt;&lt;wsp:rsid wsp:val=&quot;00B90975&quot;/&gt;&lt;wsp:rsid wsp:val=&quot;00B90F9E&quot;/&gt;&lt;wsp:rsid wsp:val=&quot;00B91070&quot;/&gt;&lt;wsp:rsid wsp:val=&quot;00B9192C&quot;/&gt;&lt;wsp:rsid wsp:val=&quot;00B92523&quot;/&gt;&lt;wsp:rsid wsp:val=&quot;00B92F41&quot;/&gt;&lt;wsp:rsid wsp:val=&quot;00B939EF&quot;/&gt;&lt;wsp:rsid wsp:val=&quot;00B93F0C&quot;/&gt;&lt;wsp:rsid wsp:val=&quot;00B940CF&quot;/&gt;&lt;wsp:rsid wsp:val=&quot;00B94500&quot;/&gt;&lt;wsp:rsid wsp:val=&quot;00B94B14&quot;/&gt;&lt;wsp:rsid wsp:val=&quot;00B94B60&quot;/&gt;&lt;wsp:rsid wsp:val=&quot;00B94CE6&quot;/&gt;&lt;wsp:rsid wsp:val=&quot;00B9653C&quot;/&gt;&lt;wsp:rsid wsp:val=&quot;00B96CA0&quot;/&gt;&lt;wsp:rsid wsp:val=&quot;00B97027&quot;/&gt;&lt;wsp:rsid wsp:val=&quot;00B9725C&quot;/&gt;&lt;wsp:rsid wsp:val=&quot;00B97B16&quot;/&gt;&lt;wsp:rsid wsp:val=&quot;00BA021F&quot;/&gt;&lt;wsp:rsid wsp:val=&quot;00BA09CF&quot;/&gt;&lt;wsp:rsid wsp:val=&quot;00BA1193&quot;/&gt;&lt;wsp:rsid wsp:val=&quot;00BA23B4&quot;/&gt;&lt;wsp:rsid wsp:val=&quot;00BA2473&quot;/&gt;&lt;wsp:rsid wsp:val=&quot;00BA27C8&quot;/&gt;&lt;wsp:rsid wsp:val=&quot;00BA2DC3&quot;/&gt;&lt;wsp:rsid wsp:val=&quot;00BA2F40&quot;/&gt;&lt;wsp:rsid wsp:val=&quot;00BA3286&quot;/&gt;&lt;wsp:rsid wsp:val=&quot;00BA338A&quot;/&gt;&lt;wsp:rsid wsp:val=&quot;00BA35FB&quot;/&gt;&lt;wsp:rsid wsp:val=&quot;00BA367A&quot;/&gt;&lt;wsp:rsid wsp:val=&quot;00BA3C0D&quot;/&gt;&lt;wsp:rsid wsp:val=&quot;00BA3D32&quot;/&gt;&lt;wsp:rsid wsp:val=&quot;00BA430F&quot;/&gt;&lt;wsp:rsid wsp:val=&quot;00BA43B4&quot;/&gt;&lt;wsp:rsid wsp:val=&quot;00BA4989&quot;/&gt;&lt;wsp:rsid wsp:val=&quot;00BA514B&quot;/&gt;&lt;wsp:rsid wsp:val=&quot;00BA5CFD&quot;/&gt;&lt;wsp:rsid wsp:val=&quot;00BA70E5&quot;/&gt;&lt;wsp:rsid wsp:val=&quot;00BA7B4D&quot;/&gt;&lt;wsp:rsid wsp:val=&quot;00BA7C9D&quot;/&gt;&lt;wsp:rsid wsp:val=&quot;00BB160E&quot;/&gt;&lt;wsp:rsid wsp:val=&quot;00BB175A&quot;/&gt;&lt;wsp:rsid wsp:val=&quot;00BB23F3&quot;/&gt;&lt;wsp:rsid wsp:val=&quot;00BB24B8&quot;/&gt;&lt;wsp:rsid wsp:val=&quot;00BB2BF3&quot;/&gt;&lt;wsp:rsid wsp:val=&quot;00BB440F&quot;/&gt;&lt;wsp:rsid wsp:val=&quot;00BB4C51&quot;/&gt;&lt;wsp:rsid wsp:val=&quot;00BB5D29&quot;/&gt;&lt;wsp:rsid wsp:val=&quot;00BB5DD0&quot;/&gt;&lt;wsp:rsid wsp:val=&quot;00BB6246&quot;/&gt;&lt;wsp:rsid wsp:val=&quot;00BB7E14&quot;/&gt;&lt;wsp:rsid wsp:val=&quot;00BC0921&quot;/&gt;&lt;wsp:rsid wsp:val=&quot;00BC185F&quot;/&gt;&lt;wsp:rsid wsp:val=&quot;00BC1FB1&quot;/&gt;&lt;wsp:rsid wsp:val=&quot;00BC2C5E&quot;/&gt;&lt;wsp:rsid wsp:val=&quot;00BC3DE8&quot;/&gt;&lt;wsp:rsid wsp:val=&quot;00BC43A4&quot;/&gt;&lt;wsp:rsid wsp:val=&quot;00BC4558&quot;/&gt;&lt;wsp:rsid wsp:val=&quot;00BC4FB5&quot;/&gt;&lt;wsp:rsid wsp:val=&quot;00BC71CF&quot;/&gt;&lt;wsp:rsid wsp:val=&quot;00BC71F8&quot;/&gt;&lt;wsp:rsid wsp:val=&quot;00BC7AE6&quot;/&gt;&lt;wsp:rsid wsp:val=&quot;00BD0F18&quot;/&gt;&lt;wsp:rsid wsp:val=&quot;00BD1DC1&quot;/&gt;&lt;wsp:rsid wsp:val=&quot;00BD2234&quot;/&gt;&lt;wsp:rsid wsp:val=&quot;00BD237B&quot;/&gt;&lt;wsp:rsid wsp:val=&quot;00BD27D9&quot;/&gt;&lt;wsp:rsid wsp:val=&quot;00BD28E7&quot;/&gt;&lt;wsp:rsid wsp:val=&quot;00BD2AAD&quot;/&gt;&lt;wsp:rsid wsp:val=&quot;00BD42ED&quot;/&gt;&lt;wsp:rsid wsp:val=&quot;00BD4B8A&quot;/&gt;&lt;wsp:rsid wsp:val=&quot;00BD57EC&quot;/&gt;&lt;wsp:rsid wsp:val=&quot;00BD6A80&quot;/&gt;&lt;wsp:rsid wsp:val=&quot;00BD73D6&quot;/&gt;&lt;wsp:rsid wsp:val=&quot;00BD79A6&quot;/&gt;&lt;wsp:rsid wsp:val=&quot;00BE086E&quot;/&gt;&lt;wsp:rsid wsp:val=&quot;00BE0893&quot;/&gt;&lt;wsp:rsid wsp:val=&quot;00BE0A49&quot;/&gt;&lt;wsp:rsid wsp:val=&quot;00BE14C8&quot;/&gt;&lt;wsp:rsid wsp:val=&quot;00BE158A&quot;/&gt;&lt;wsp:rsid wsp:val=&quot;00BE17F3&quot;/&gt;&lt;wsp:rsid wsp:val=&quot;00BE3112&quot;/&gt;&lt;wsp:rsid wsp:val=&quot;00BE3A99&quot;/&gt;&lt;wsp:rsid wsp:val=&quot;00BE3BF1&quot;/&gt;&lt;wsp:rsid wsp:val=&quot;00BE4D1B&quot;/&gt;&lt;wsp:rsid wsp:val=&quot;00BE6908&quot;/&gt;&lt;wsp:rsid wsp:val=&quot;00BE694F&quot;/&gt;&lt;wsp:rsid wsp:val=&quot;00BE6D9B&quot;/&gt;&lt;wsp:rsid wsp:val=&quot;00BE6ED9&quot;/&gt;&lt;wsp:rsid wsp:val=&quot;00BE75BF&quot;/&gt;&lt;wsp:rsid wsp:val=&quot;00BF04EB&quot;/&gt;&lt;wsp:rsid wsp:val=&quot;00BF10F2&quot;/&gt;&lt;wsp:rsid wsp:val=&quot;00BF13FC&quot;/&gt;&lt;wsp:rsid wsp:val=&quot;00BF1EE0&quot;/&gt;&lt;wsp:rsid wsp:val=&quot;00BF21BB&quot;/&gt;&lt;wsp:rsid wsp:val=&quot;00BF2F5F&quot;/&gt;&lt;wsp:rsid wsp:val=&quot;00BF3103&quot;/&gt;&lt;wsp:rsid wsp:val=&quot;00BF3682&quot;/&gt;&lt;wsp:rsid wsp:val=&quot;00BF3BAB&quot;/&gt;&lt;wsp:rsid wsp:val=&quot;00BF3CF1&quot;/&gt;&lt;wsp:rsid wsp:val=&quot;00BF4729&quot;/&gt;&lt;wsp:rsid wsp:val=&quot;00BF6C8B&quot;/&gt;&lt;wsp:rsid wsp:val=&quot;00BF76B1&quot;/&gt;&lt;wsp:rsid wsp:val=&quot;00BF7F1A&quot;/&gt;&lt;wsp:rsid wsp:val=&quot;00C00E08&quot;/&gt;&lt;wsp:rsid wsp:val=&quot;00C01189&quot;/&gt;&lt;wsp:rsid wsp:val=&quot;00C0175B&quot;/&gt;&lt;wsp:rsid wsp:val=&quot;00C01FF4&quot;/&gt;&lt;wsp:rsid wsp:val=&quot;00C020D0&quot;/&gt;&lt;wsp:rsid wsp:val=&quot;00C032BD&quot;/&gt;&lt;wsp:rsid wsp:val=&quot;00C04F1C&quot;/&gt;&lt;wsp:rsid wsp:val=&quot;00C0516E&quot;/&gt;&lt;wsp:rsid wsp:val=&quot;00C05CC4&quot;/&gt;&lt;wsp:rsid wsp:val=&quot;00C05EA3&quot;/&gt;&lt;wsp:rsid wsp:val=&quot;00C063BD&quot;/&gt;&lt;wsp:rsid wsp:val=&quot;00C07B70&quot;/&gt;&lt;wsp:rsid wsp:val=&quot;00C07FF8&quot;/&gt;&lt;wsp:rsid wsp:val=&quot;00C102F1&quot;/&gt;&lt;wsp:rsid wsp:val=&quot;00C104AE&quot;/&gt;&lt;wsp:rsid wsp:val=&quot;00C10ABA&quot;/&gt;&lt;wsp:rsid wsp:val=&quot;00C10D0D&quot;/&gt;&lt;wsp:rsid wsp:val=&quot;00C1126E&quot;/&gt;&lt;wsp:rsid wsp:val=&quot;00C139CE&quot;/&gt;&lt;wsp:rsid wsp:val=&quot;00C13BF9&quot;/&gt;&lt;wsp:rsid wsp:val=&quot;00C144B3&quot;/&gt;&lt;wsp:rsid wsp:val=&quot;00C15448&quot;/&gt;&lt;wsp:rsid wsp:val=&quot;00C15AF6&quot;/&gt;&lt;wsp:rsid wsp:val=&quot;00C15C63&quot;/&gt;&lt;wsp:rsid wsp:val=&quot;00C15D07&quot;/&gt;&lt;wsp:rsid wsp:val=&quot;00C15E21&quot;/&gt;&lt;wsp:rsid wsp:val=&quot;00C16455&quot;/&gt;&lt;wsp:rsid wsp:val=&quot;00C168F1&quot;/&gt;&lt;wsp:rsid wsp:val=&quot;00C16EED&quot;/&gt;&lt;wsp:rsid wsp:val=&quot;00C16FA2&quot;/&gt;&lt;wsp:rsid wsp:val=&quot;00C1714A&quot;/&gt;&lt;wsp:rsid wsp:val=&quot;00C17525&quot;/&gt;&lt;wsp:rsid wsp:val=&quot;00C201D2&quot;/&gt;&lt;wsp:rsid wsp:val=&quot;00C2124D&quot;/&gt;&lt;wsp:rsid wsp:val=&quot;00C2160A&quot;/&gt;&lt;wsp:rsid wsp:val=&quot;00C225A2&quot;/&gt;&lt;wsp:rsid wsp:val=&quot;00C22D08&quot;/&gt;&lt;wsp:rsid wsp:val=&quot;00C238BB&quot;/&gt;&lt;wsp:rsid wsp:val=&quot;00C240E3&quot;/&gt;&lt;wsp:rsid wsp:val=&quot;00C244F8&quot;/&gt;&lt;wsp:rsid wsp:val=&quot;00C2479B&quot;/&gt;&lt;wsp:rsid wsp:val=&quot;00C247C3&quot;/&gt;&lt;wsp:rsid wsp:val=&quot;00C2588B&quot;/&gt;&lt;wsp:rsid wsp:val=&quot;00C25BBE&quot;/&gt;&lt;wsp:rsid wsp:val=&quot;00C25BD7&quot;/&gt;&lt;wsp:rsid wsp:val=&quot;00C25F16&quot;/&gt;&lt;wsp:rsid wsp:val=&quot;00C261C1&quot;/&gt;&lt;wsp:rsid wsp:val=&quot;00C26455&quot;/&gt;&lt;wsp:rsid wsp:val=&quot;00C26DEE&quot;/&gt;&lt;wsp:rsid wsp:val=&quot;00C26EED&quot;/&gt;&lt;wsp:rsid wsp:val=&quot;00C26EF8&quot;/&gt;&lt;wsp:rsid wsp:val=&quot;00C3042F&quot;/&gt;&lt;wsp:rsid wsp:val=&quot;00C3110B&quot;/&gt;&lt;wsp:rsid wsp:val=&quot;00C31552&quot;/&gt;&lt;wsp:rsid wsp:val=&quot;00C31C69&quot;/&gt;&lt;wsp:rsid wsp:val=&quot;00C327DE&quot;/&gt;&lt;wsp:rsid wsp:val=&quot;00C3295C&quot;/&gt;&lt;wsp:rsid wsp:val=&quot;00C32B50&quot;/&gt;&lt;wsp:rsid wsp:val=&quot;00C33CBD&quot;/&gt;&lt;wsp:rsid wsp:val=&quot;00C33E87&quot;/&gt;&lt;wsp:rsid wsp:val=&quot;00C362A7&quot;/&gt;&lt;wsp:rsid wsp:val=&quot;00C37243&quot;/&gt;&lt;wsp:rsid wsp:val=&quot;00C37506&quot;/&gt;&lt;wsp:rsid wsp:val=&quot;00C37A9E&quot;/&gt;&lt;wsp:rsid wsp:val=&quot;00C37B1A&quot;/&gt;&lt;wsp:rsid wsp:val=&quot;00C4018F&quot;/&gt;&lt;wsp:rsid wsp:val=&quot;00C40E33&quot;/&gt;&lt;wsp:rsid wsp:val=&quot;00C41EC7&quot;/&gt;&lt;wsp:rsid wsp:val=&quot;00C42E61&quot;/&gt;&lt;wsp:rsid wsp:val=&quot;00C43CCD&quot;/&gt;&lt;wsp:rsid wsp:val=&quot;00C445A1&quot;/&gt;&lt;wsp:rsid wsp:val=&quot;00C44EBD&quot;/&gt;&lt;wsp:rsid wsp:val=&quot;00C44EC0&quot;/&gt;&lt;wsp:rsid wsp:val=&quot;00C454DF&quot;/&gt;&lt;wsp:rsid wsp:val=&quot;00C509DF&quot;/&gt;&lt;wsp:rsid wsp:val=&quot;00C50C60&quot;/&gt;&lt;wsp:rsid wsp:val=&quot;00C50E03&quot;/&gt;&lt;wsp:rsid wsp:val=&quot;00C510B8&quot;/&gt;&lt;wsp:rsid wsp:val=&quot;00C5122C&quot;/&gt;&lt;wsp:rsid wsp:val=&quot;00C51387&quot;/&gt;&lt;wsp:rsid wsp:val=&quot;00C5369A&quot;/&gt;&lt;wsp:rsid wsp:val=&quot;00C5376D&quot;/&gt;&lt;wsp:rsid wsp:val=&quot;00C539B8&quot;/&gt;&lt;wsp:rsid wsp:val=&quot;00C53C17&quot;/&gt;&lt;wsp:rsid wsp:val=&quot;00C549C7&quot;/&gt;&lt;wsp:rsid wsp:val=&quot;00C54CD9&quot;/&gt;&lt;wsp:rsid wsp:val=&quot;00C55B2E&quot;/&gt;&lt;wsp:rsid wsp:val=&quot;00C56F49&quot;/&gt;&lt;wsp:rsid wsp:val=&quot;00C5712F&quot;/&gt;&lt;wsp:rsid wsp:val=&quot;00C5725C&quot;/&gt;&lt;wsp:rsid wsp:val=&quot;00C57B7D&quot;/&gt;&lt;wsp:rsid wsp:val=&quot;00C6042C&quot;/&gt;&lt;wsp:rsid wsp:val=&quot;00C604F0&quot;/&gt;&lt;wsp:rsid wsp:val=&quot;00C61A39&quot;/&gt;&lt;wsp:rsid wsp:val=&quot;00C62EE1&quot;/&gt;&lt;wsp:rsid wsp:val=&quot;00C6377B&quot;/&gt;&lt;wsp:rsid wsp:val=&quot;00C65009&quot;/&gt;&lt;wsp:rsid wsp:val=&quot;00C65BBD&quot;/&gt;&lt;wsp:rsid wsp:val=&quot;00C65D86&quot;/&gt;&lt;wsp:rsid wsp:val=&quot;00C66DDF&quot;/&gt;&lt;wsp:rsid wsp:val=&quot;00C7042C&quot;/&gt;&lt;wsp:rsid wsp:val=&quot;00C70C81&quot;/&gt;&lt;wsp:rsid wsp:val=&quot;00C722A8&quot;/&gt;&lt;wsp:rsid wsp:val=&quot;00C72439&quot;/&gt;&lt;wsp:rsid wsp:val=&quot;00C7271C&quot;/&gt;&lt;wsp:rsid wsp:val=&quot;00C72BB4&quot;/&gt;&lt;wsp:rsid wsp:val=&quot;00C72E48&quot;/&gt;&lt;wsp:rsid wsp:val=&quot;00C72FAD&quot;/&gt;&lt;wsp:rsid wsp:val=&quot;00C7326D&quot;/&gt;&lt;wsp:rsid wsp:val=&quot;00C75157&quot;/&gt;&lt;wsp:rsid wsp:val=&quot;00C756AE&quot;/&gt;&lt;wsp:rsid wsp:val=&quot;00C75BA4&quot;/&gt;&lt;wsp:rsid wsp:val=&quot;00C7608F&quot;/&gt;&lt;wsp:rsid wsp:val=&quot;00C7692A&quot;/&gt;&lt;wsp:rsid wsp:val=&quot;00C8228B&quot;/&gt;&lt;wsp:rsid wsp:val=&quot;00C82379&quot;/&gt;&lt;wsp:rsid wsp:val=&quot;00C838A5&quot;/&gt;&lt;wsp:rsid wsp:val=&quot;00C84087&quot;/&gt;&lt;wsp:rsid wsp:val=&quot;00C854C3&quot;/&gt;&lt;wsp:rsid wsp:val=&quot;00C8636A&quot;/&gt;&lt;wsp:rsid wsp:val=&quot;00C8679C&quot;/&gt;&lt;wsp:rsid wsp:val=&quot;00C87C03&quot;/&gt;&lt;wsp:rsid wsp:val=&quot;00C90062&quot;/&gt;&lt;wsp:rsid wsp:val=&quot;00C9073B&quot;/&gt;&lt;wsp:rsid wsp:val=&quot;00C90FA2&quot;/&gt;&lt;wsp:rsid wsp:val=&quot;00C9153D&quot;/&gt;&lt;wsp:rsid wsp:val=&quot;00C92BB2&quot;/&gt;&lt;wsp:rsid wsp:val=&quot;00C92D3E&quot;/&gt;&lt;wsp:rsid wsp:val=&quot;00C93871&quot;/&gt;&lt;wsp:rsid wsp:val=&quot;00C9432F&quot;/&gt;&lt;wsp:rsid wsp:val=&quot;00C94A7C&quot;/&gt;&lt;wsp:rsid wsp:val=&quot;00C94D4D&quot;/&gt;&lt;wsp:rsid wsp:val=&quot;00C94F46&quot;/&gt;&lt;wsp:rsid wsp:val=&quot;00C96159&quot;/&gt;&lt;wsp:rsid wsp:val=&quot;00C96EBA&quot;/&gt;&lt;wsp:rsid wsp:val=&quot;00C96F99&quot;/&gt;&lt;wsp:rsid wsp:val=&quot;00C97AF5&quot;/&gt;&lt;wsp:rsid wsp:val=&quot;00CA007C&quot;/&gt;&lt;wsp:rsid wsp:val=&quot;00CA0357&quot;/&gt;&lt;wsp:rsid wsp:val=&quot;00CA0C39&quot;/&gt;&lt;wsp:rsid wsp:val=&quot;00CA0FA4&quot;/&gt;&lt;wsp:rsid wsp:val=&quot;00CA1B5C&quot;/&gt;&lt;wsp:rsid wsp:val=&quot;00CA1CDE&quot;/&gt;&lt;wsp:rsid wsp:val=&quot;00CA2518&quot;/&gt;&lt;wsp:rsid wsp:val=&quot;00CA2A42&quot;/&gt;&lt;wsp:rsid wsp:val=&quot;00CA305F&quot;/&gt;&lt;wsp:rsid wsp:val=&quot;00CA3114&quot;/&gt;&lt;wsp:rsid wsp:val=&quot;00CA36E0&quot;/&gt;&lt;wsp:rsid wsp:val=&quot;00CA3AD2&quot;/&gt;&lt;wsp:rsid wsp:val=&quot;00CA3F82&quot;/&gt;&lt;wsp:rsid wsp:val=&quot;00CA566E&quot;/&gt;&lt;wsp:rsid wsp:val=&quot;00CA57FC&quot;/&gt;&lt;wsp:rsid wsp:val=&quot;00CA5AF4&quot;/&gt;&lt;wsp:rsid wsp:val=&quot;00CA5E3C&quot;/&gt;&lt;wsp:rsid wsp:val=&quot;00CA7119&quot;/&gt;&lt;wsp:rsid wsp:val=&quot;00CA77AC&quot;/&gt;&lt;wsp:rsid wsp:val=&quot;00CB0527&quot;/&gt;&lt;wsp:rsid wsp:val=&quot;00CB0E44&quot;/&gt;&lt;wsp:rsid wsp:val=&quot;00CB1007&quot;/&gt;&lt;wsp:rsid wsp:val=&quot;00CB1412&quot;/&gt;&lt;wsp:rsid wsp:val=&quot;00CB18FA&quot;/&gt;&lt;wsp:rsid wsp:val=&quot;00CB1BE4&quot;/&gt;&lt;wsp:rsid wsp:val=&quot;00CB23BF&quot;/&gt;&lt;wsp:rsid wsp:val=&quot;00CB2A8F&quot;/&gt;&lt;wsp:rsid wsp:val=&quot;00CB333F&quot;/&gt;&lt;wsp:rsid wsp:val=&quot;00CB358B&quot;/&gt;&lt;wsp:rsid wsp:val=&quot;00CB3682&quot;/&gt;&lt;wsp:rsid wsp:val=&quot;00CB38FD&quot;/&gt;&lt;wsp:rsid wsp:val=&quot;00CB4066&quot;/&gt;&lt;wsp:rsid wsp:val=&quot;00CB41EC&quot;/&gt;&lt;wsp:rsid wsp:val=&quot;00CB57DD&quot;/&gt;&lt;wsp:rsid wsp:val=&quot;00CB62ED&quot;/&gt;&lt;wsp:rsid wsp:val=&quot;00CB6482&quot;/&gt;&lt;wsp:rsid wsp:val=&quot;00CB652A&quot;/&gt;&lt;wsp:rsid wsp:val=&quot;00CB6B30&quot;/&gt;&lt;wsp:rsid wsp:val=&quot;00CC07C4&quot;/&gt;&lt;wsp:rsid wsp:val=&quot;00CC09C4&quot;/&gt;&lt;wsp:rsid wsp:val=&quot;00CC0A75&quot;/&gt;&lt;wsp:rsid wsp:val=&quot;00CC1257&quot;/&gt;&lt;wsp:rsid wsp:val=&quot;00CC1619&quot;/&gt;&lt;wsp:rsid wsp:val=&quot;00CC1A44&quot;/&gt;&lt;wsp:rsid wsp:val=&quot;00CC1A83&quot;/&gt;&lt;wsp:rsid wsp:val=&quot;00CC340B&quot;/&gt;&lt;wsp:rsid wsp:val=&quot;00CC3A4F&quot;/&gt;&lt;wsp:rsid wsp:val=&quot;00CC456A&quot;/&gt;&lt;wsp:rsid wsp:val=&quot;00CC56BD&quot;/&gt;&lt;wsp:rsid wsp:val=&quot;00CC6253&quot;/&gt;&lt;wsp:rsid wsp:val=&quot;00CC67A6&quot;/&gt;&lt;wsp:rsid wsp:val=&quot;00CD0462&quot;/&gt;&lt;wsp:rsid wsp:val=&quot;00CD0794&quot;/&gt;&lt;wsp:rsid wsp:val=&quot;00CD15A9&quot;/&gt;&lt;wsp:rsid wsp:val=&quot;00CD165E&quot;/&gt;&lt;wsp:rsid wsp:val=&quot;00CD17F0&quot;/&gt;&lt;wsp:rsid wsp:val=&quot;00CD1A63&quot;/&gt;&lt;wsp:rsid wsp:val=&quot;00CD2C47&quot;/&gt;&lt;wsp:rsid wsp:val=&quot;00CD356B&quot;/&gt;&lt;wsp:rsid wsp:val=&quot;00CD372F&quot;/&gt;&lt;wsp:rsid wsp:val=&quot;00CD3922&quot;/&gt;&lt;wsp:rsid wsp:val=&quot;00CD4E6C&quot;/&gt;&lt;wsp:rsid wsp:val=&quot;00CD5FAD&quot;/&gt;&lt;wsp:rsid wsp:val=&quot;00CD6346&quot;/&gt;&lt;wsp:rsid wsp:val=&quot;00CD6458&quot;/&gt;&lt;wsp:rsid wsp:val=&quot;00CD7017&quot;/&gt;&lt;wsp:rsid wsp:val=&quot;00CD74CA&quot;/&gt;&lt;wsp:rsid wsp:val=&quot;00CE0345&quot;/&gt;&lt;wsp:rsid wsp:val=&quot;00CE0FB5&quot;/&gt;&lt;wsp:rsid wsp:val=&quot;00CE1A84&quot;/&gt;&lt;wsp:rsid wsp:val=&quot;00CE25DD&quot;/&gt;&lt;wsp:rsid wsp:val=&quot;00CE297B&quot;/&gt;&lt;wsp:rsid wsp:val=&quot;00CE3082&quot;/&gt;&lt;wsp:rsid wsp:val=&quot;00CE30D3&quot;/&gt;&lt;wsp:rsid wsp:val=&quot;00CE3765&quot;/&gt;&lt;wsp:rsid wsp:val=&quot;00CE3901&quot;/&gt;&lt;wsp:rsid wsp:val=&quot;00CE3CE7&quot;/&gt;&lt;wsp:rsid wsp:val=&quot;00CE4205&quot;/&gt;&lt;wsp:rsid wsp:val=&quot;00CE43F3&quot;/&gt;&lt;wsp:rsid wsp:val=&quot;00CE5634&quot;/&gt;&lt;wsp:rsid wsp:val=&quot;00CE5AAD&quot;/&gt;&lt;wsp:rsid wsp:val=&quot;00CE5E5B&quot;/&gt;&lt;wsp:rsid wsp:val=&quot;00CE638F&quot;/&gt;&lt;wsp:rsid wsp:val=&quot;00CE6609&quot;/&gt;&lt;wsp:rsid wsp:val=&quot;00CE6C21&quot;/&gt;&lt;wsp:rsid wsp:val=&quot;00CE754E&quot;/&gt;&lt;wsp:rsid wsp:val=&quot;00CF0183&quot;/&gt;&lt;wsp:rsid wsp:val=&quot;00CF171E&quot;/&gt;&lt;wsp:rsid wsp:val=&quot;00CF1AFD&quot;/&gt;&lt;wsp:rsid wsp:val=&quot;00CF2123&quot;/&gt;&lt;wsp:rsid wsp:val=&quot;00CF2A60&quot;/&gt;&lt;wsp:rsid wsp:val=&quot;00CF4919&quot;/&gt;&lt;wsp:rsid wsp:val=&quot;00CF559C&quot;/&gt;&lt;wsp:rsid wsp:val=&quot;00CF5A89&quot;/&gt;&lt;wsp:rsid wsp:val=&quot;00CF5B8D&quot;/&gt;&lt;wsp:rsid wsp:val=&quot;00CF6CD3&quot;/&gt;&lt;wsp:rsid wsp:val=&quot;00CF6D84&quot;/&gt;&lt;wsp:rsid wsp:val=&quot;00CF7185&quot;/&gt;&lt;wsp:rsid wsp:val=&quot;00D0074D&quot;/&gt;&lt;wsp:rsid wsp:val=&quot;00D00EA1&quot;/&gt;&lt;wsp:rsid wsp:val=&quot;00D01226&quot;/&gt;&lt;wsp:rsid wsp:val=&quot;00D01902&quot;/&gt;&lt;wsp:rsid wsp:val=&quot;00D01BD8&quot;/&gt;&lt;wsp:rsid wsp:val=&quot;00D01EB0&quot;/&gt;&lt;wsp:rsid wsp:val=&quot;00D0201C&quot;/&gt;&lt;wsp:rsid wsp:val=&quot;00D022F8&quot;/&gt;&lt;wsp:rsid wsp:val=&quot;00D02971&quot;/&gt;&lt;wsp:rsid wsp:val=&quot;00D031B9&quot;/&gt;&lt;wsp:rsid wsp:val=&quot;00D045DB&quot;/&gt;&lt;wsp:rsid wsp:val=&quot;00D04715&quot;/&gt;&lt;wsp:rsid wsp:val=&quot;00D04DE0&quot;/&gt;&lt;wsp:rsid wsp:val=&quot;00D06E00&quot;/&gt;&lt;wsp:rsid wsp:val=&quot;00D10383&quot;/&gt;&lt;wsp:rsid wsp:val=&quot;00D10F25&quot;/&gt;&lt;wsp:rsid wsp:val=&quot;00D114AC&quot;/&gt;&lt;wsp:rsid wsp:val=&quot;00D11AEC&quot;/&gt;&lt;wsp:rsid wsp:val=&quot;00D11EDD&quot;/&gt;&lt;wsp:rsid wsp:val=&quot;00D12452&quot;/&gt;&lt;wsp:rsid wsp:val=&quot;00D1300C&quot;/&gt;&lt;wsp:rsid wsp:val=&quot;00D13730&quot;/&gt;&lt;wsp:rsid wsp:val=&quot;00D14930&quot;/&gt;&lt;wsp:rsid wsp:val=&quot;00D14CC4&quot;/&gt;&lt;wsp:rsid wsp:val=&quot;00D15C78&quot;/&gt;&lt;wsp:rsid wsp:val=&quot;00D15F2A&quot;/&gt;&lt;wsp:rsid wsp:val=&quot;00D1664E&quot;/&gt;&lt;wsp:rsid wsp:val=&quot;00D16D5A&quot;/&gt;&lt;wsp:rsid wsp:val=&quot;00D170B3&quot;/&gt;&lt;wsp:rsid wsp:val=&quot;00D201AC&quot;/&gt;&lt;wsp:rsid wsp:val=&quot;00D213FB&quot;/&gt;&lt;wsp:rsid wsp:val=&quot;00D21C8C&quot;/&gt;&lt;wsp:rsid wsp:val=&quot;00D22305&quot;/&gt;&lt;wsp:rsid wsp:val=&quot;00D22F8F&quot;/&gt;&lt;wsp:rsid wsp:val=&quot;00D23C86&quot;/&gt;&lt;wsp:rsid wsp:val=&quot;00D23E2B&quot;/&gt;&lt;wsp:rsid wsp:val=&quot;00D24EDF&quot;/&gt;&lt;wsp:rsid wsp:val=&quot;00D25C18&quot;/&gt;&lt;wsp:rsid wsp:val=&quot;00D27013&quot;/&gt;&lt;wsp:rsid wsp:val=&quot;00D27F8F&quot;/&gt;&lt;wsp:rsid wsp:val=&quot;00D30103&quot;/&gt;&lt;wsp:rsid wsp:val=&quot;00D310F3&quot;/&gt;&lt;wsp:rsid wsp:val=&quot;00D3246D&quot;/&gt;&lt;wsp:rsid wsp:val=&quot;00D326C9&quot;/&gt;&lt;wsp:rsid wsp:val=&quot;00D32FC0&quot;/&gt;&lt;wsp:rsid wsp:val=&quot;00D363F7&quot;/&gt;&lt;wsp:rsid wsp:val=&quot;00D364AB&quot;/&gt;&lt;wsp:rsid wsp:val=&quot;00D36837&quot;/&gt;&lt;wsp:rsid wsp:val=&quot;00D36DF7&quot;/&gt;&lt;wsp:rsid wsp:val=&quot;00D37465&quot;/&gt;&lt;wsp:rsid wsp:val=&quot;00D40BAA&quot;/&gt;&lt;wsp:rsid wsp:val=&quot;00D40EEA&quot;/&gt;&lt;wsp:rsid wsp:val=&quot;00D412C8&quot;/&gt;&lt;wsp:rsid wsp:val=&quot;00D41A52&quot;/&gt;&lt;wsp:rsid wsp:val=&quot;00D426B6&quot;/&gt;&lt;wsp:rsid wsp:val=&quot;00D42D39&quot;/&gt;&lt;wsp:rsid wsp:val=&quot;00D43240&quot;/&gt;&lt;wsp:rsid wsp:val=&quot;00D440CE&quot;/&gt;&lt;wsp:rsid wsp:val=&quot;00D442C2&quot;/&gt;&lt;wsp:rsid wsp:val=&quot;00D44B1A&quot;/&gt;&lt;wsp:rsid wsp:val=&quot;00D44FDB&quot;/&gt;&lt;wsp:rsid wsp:val=&quot;00D45314&quot;/&gt;&lt;wsp:rsid wsp:val=&quot;00D4573D&quot;/&gt;&lt;wsp:rsid wsp:val=&quot;00D45B50&quot;/&gt;&lt;wsp:rsid wsp:val=&quot;00D464A7&quot;/&gt;&lt;wsp:rsid wsp:val=&quot;00D46D4C&quot;/&gt;&lt;wsp:rsid wsp:val=&quot;00D47A29&quot;/&gt;&lt;wsp:rsid wsp:val=&quot;00D47C9B&quot;/&gt;&lt;wsp:rsid wsp:val=&quot;00D47CD9&quot;/&gt;&lt;wsp:rsid wsp:val=&quot;00D50A24&quot;/&gt;&lt;wsp:rsid wsp:val=&quot;00D50F60&quot;/&gt;&lt;wsp:rsid wsp:val=&quot;00D5151F&quot;/&gt;&lt;wsp:rsid wsp:val=&quot;00D51A2D&quot;/&gt;&lt;wsp:rsid wsp:val=&quot;00D527F2&quot;/&gt;&lt;wsp:rsid wsp:val=&quot;00D52BE1&quot;/&gt;&lt;wsp:rsid wsp:val=&quot;00D5363A&quot;/&gt;&lt;wsp:rsid wsp:val=&quot;00D53D81&quot;/&gt;&lt;wsp:rsid wsp:val=&quot;00D54C84&quot;/&gt;&lt;wsp:rsid wsp:val=&quot;00D552C2&quot;/&gt;&lt;wsp:rsid wsp:val=&quot;00D55765&quot;/&gt;&lt;wsp:rsid wsp:val=&quot;00D558D7&quot;/&gt;&lt;wsp:rsid wsp:val=&quot;00D55EEC&quot;/&gt;&lt;wsp:rsid wsp:val=&quot;00D56BB0&quot;/&gt;&lt;wsp:rsid wsp:val=&quot;00D56FB1&quot;/&gt;&lt;wsp:rsid wsp:val=&quot;00D56FEC&quot;/&gt;&lt;wsp:rsid wsp:val=&quot;00D579AC&quot;/&gt;&lt;wsp:rsid wsp:val=&quot;00D57E01&quot;/&gt;&lt;wsp:rsid wsp:val=&quot;00D60F82&quot;/&gt;&lt;wsp:rsid wsp:val=&quot;00D61141&quot;/&gt;&lt;wsp:rsid wsp:val=&quot;00D61590&quot;/&gt;&lt;wsp:rsid wsp:val=&quot;00D61694&quot;/&gt;&lt;wsp:rsid wsp:val=&quot;00D61781&quot;/&gt;&lt;wsp:rsid wsp:val=&quot;00D62C21&quot;/&gt;&lt;wsp:rsid wsp:val=&quot;00D631EA&quot;/&gt;&lt;wsp:rsid wsp:val=&quot;00D638BE&quot;/&gt;&lt;wsp:rsid wsp:val=&quot;00D6413C&quot;/&gt;&lt;wsp:rsid wsp:val=&quot;00D65435&quot;/&gt;&lt;wsp:rsid wsp:val=&quot;00D669B1&quot;/&gt;&lt;wsp:rsid wsp:val=&quot;00D66D4A&quot;/&gt;&lt;wsp:rsid wsp:val=&quot;00D6722F&quot;/&gt;&lt;wsp:rsid wsp:val=&quot;00D67C0E&quot;/&gt;&lt;wsp:rsid wsp:val=&quot;00D67E49&quot;/&gt;&lt;wsp:rsid wsp:val=&quot;00D67EE5&quot;/&gt;&lt;wsp:rsid wsp:val=&quot;00D7062E&quot;/&gt;&lt;wsp:rsid wsp:val=&quot;00D70AC9&quot;/&gt;&lt;wsp:rsid wsp:val=&quot;00D71A1D&quot;/&gt;&lt;wsp:rsid wsp:val=&quot;00D73F8B&quot;/&gt;&lt;wsp:rsid wsp:val=&quot;00D73F8C&quot;/&gt;&lt;wsp:rsid wsp:val=&quot;00D74BFC&quot;/&gt;&lt;wsp:rsid wsp:val=&quot;00D750C4&quot;/&gt;&lt;wsp:rsid wsp:val=&quot;00D75618&quot;/&gt;&lt;wsp:rsid wsp:val=&quot;00D76555&quot;/&gt;&lt;wsp:rsid wsp:val=&quot;00D768B7&quot;/&gt;&lt;wsp:rsid wsp:val=&quot;00D8016B&quot;/&gt;&lt;wsp:rsid wsp:val=&quot;00D8016C&quot;/&gt;&lt;wsp:rsid wsp:val=&quot;00D806CF&quot;/&gt;&lt;wsp:rsid wsp:val=&quot;00D81640&quot;/&gt;&lt;wsp:rsid wsp:val=&quot;00D81B91&quot;/&gt;&lt;wsp:rsid wsp:val=&quot;00D8260B&quot;/&gt;&lt;wsp:rsid wsp:val=&quot;00D82E1C&quot;/&gt;&lt;wsp:rsid wsp:val=&quot;00D82F52&quot;/&gt;&lt;wsp:rsid wsp:val=&quot;00D83339&quot;/&gt;&lt;wsp:rsid wsp:val=&quot;00D840B9&quot;/&gt;&lt;wsp:rsid wsp:val=&quot;00D84B54&quot;/&gt;&lt;wsp:rsid wsp:val=&quot;00D85535&quot;/&gt;&lt;wsp:rsid wsp:val=&quot;00D857AC&quot;/&gt;&lt;wsp:rsid wsp:val=&quot;00D85970&quot;/&gt;&lt;wsp:rsid wsp:val=&quot;00D85D5B&quot;/&gt;&lt;wsp:rsid wsp:val=&quot;00D85EA3&quot;/&gt;&lt;wsp:rsid wsp:val=&quot;00D8659C&quot;/&gt;&lt;wsp:rsid wsp:val=&quot;00D86625&quot;/&gt;&lt;wsp:rsid wsp:val=&quot;00D86635&quot;/&gt;&lt;wsp:rsid wsp:val=&quot;00D875C1&quot;/&gt;&lt;wsp:rsid wsp:val=&quot;00D876B7&quot;/&gt;&lt;wsp:rsid wsp:val=&quot;00D87B80&quot;/&gt;&lt;wsp:rsid wsp:val=&quot;00D90610&quot;/&gt;&lt;wsp:rsid wsp:val=&quot;00D90C11&quot;/&gt;&lt;wsp:rsid wsp:val=&quot;00D915EE&quot;/&gt;&lt;wsp:rsid wsp:val=&quot;00D916AD&quot;/&gt;&lt;wsp:rsid wsp:val=&quot;00D91890&quot;/&gt;&lt;wsp:rsid wsp:val=&quot;00D91D32&quot;/&gt;&lt;wsp:rsid wsp:val=&quot;00D920AF&quot;/&gt;&lt;wsp:rsid wsp:val=&quot;00D93702&quot;/&gt;&lt;wsp:rsid wsp:val=&quot;00D93F3A&quot;/&gt;&lt;wsp:rsid wsp:val=&quot;00D94C7D&quot;/&gt;&lt;wsp:rsid wsp:val=&quot;00D94DD2&quot;/&gt;&lt;wsp:rsid wsp:val=&quot;00D9531E&quot;/&gt;&lt;wsp:rsid wsp:val=&quot;00D9622E&quot;/&gt;&lt;wsp:rsid wsp:val=&quot;00D963EB&quot;/&gt;&lt;wsp:rsid wsp:val=&quot;00D96781&quot;/&gt;&lt;wsp:rsid wsp:val=&quot;00D96A8B&quot;/&gt;&lt;wsp:rsid wsp:val=&quot;00D96B57&quot;/&gt;&lt;wsp:rsid wsp:val=&quot;00DA04F3&quot;/&gt;&lt;wsp:rsid wsp:val=&quot;00DA0653&quot;/&gt;&lt;wsp:rsid wsp:val=&quot;00DA0656&quot;/&gt;&lt;wsp:rsid wsp:val=&quot;00DA0732&quot;/&gt;&lt;wsp:rsid wsp:val=&quot;00DA0948&quot;/&gt;&lt;wsp:rsid wsp:val=&quot;00DA0CF7&quot;/&gt;&lt;wsp:rsid wsp:val=&quot;00DA206C&quot;/&gt;&lt;wsp:rsid wsp:val=&quot;00DA21E9&quot;/&gt;&lt;wsp:rsid wsp:val=&quot;00DA33DE&quot;/&gt;&lt;wsp:rsid wsp:val=&quot;00DA3C5C&quot;/&gt;&lt;wsp:rsid wsp:val=&quot;00DA589C&quot;/&gt;&lt;wsp:rsid wsp:val=&quot;00DA6671&quot;/&gt;&lt;wsp:rsid wsp:val=&quot;00DA66CF&quot;/&gt;&lt;wsp:rsid wsp:val=&quot;00DA6ED3&quot;/&gt;&lt;wsp:rsid wsp:val=&quot;00DB0332&quot;/&gt;&lt;wsp:rsid wsp:val=&quot;00DB18EE&quot;/&gt;&lt;wsp:rsid wsp:val=&quot;00DB1CAC&quot;/&gt;&lt;wsp:rsid wsp:val=&quot;00DB1F63&quot;/&gt;&lt;wsp:rsid wsp:val=&quot;00DB2B9E&quot;/&gt;&lt;wsp:rsid wsp:val=&quot;00DB2C9C&quot;/&gt;&lt;wsp:rsid wsp:val=&quot;00DB2CAA&quot;/&gt;&lt;wsp:rsid wsp:val=&quot;00DB3F4A&quot;/&gt;&lt;wsp:rsid wsp:val=&quot;00DB415F&quot;/&gt;&lt;wsp:rsid wsp:val=&quot;00DB4E9E&quot;/&gt;&lt;wsp:rsid wsp:val=&quot;00DB5116&quot;/&gt;&lt;wsp:rsid wsp:val=&quot;00DB59DB&quot;/&gt;&lt;wsp:rsid wsp:val=&quot;00DB5F9E&quot;/&gt;&lt;wsp:rsid wsp:val=&quot;00DB6181&quot;/&gt;&lt;wsp:rsid wsp:val=&quot;00DB6BD6&quot;/&gt;&lt;wsp:rsid wsp:val=&quot;00DB7DE0&quot;/&gt;&lt;wsp:rsid wsp:val=&quot;00DC060A&quot;/&gt;&lt;wsp:rsid wsp:val=&quot;00DC1C91&quot;/&gt;&lt;wsp:rsid wsp:val=&quot;00DC2526&quot;/&gt;&lt;wsp:rsid wsp:val=&quot;00DC2CAC&quot;/&gt;&lt;wsp:rsid wsp:val=&quot;00DC3147&quot;/&gt;&lt;wsp:rsid wsp:val=&quot;00DC39C4&quot;/&gt;&lt;wsp:rsid wsp:val=&quot;00DC5138&quot;/&gt;&lt;wsp:rsid wsp:val=&quot;00DC53FF&quot;/&gt;&lt;wsp:rsid wsp:val=&quot;00DC58F9&quot;/&gt;&lt;wsp:rsid wsp:val=&quot;00DC5C88&quot;/&gt;&lt;wsp:rsid wsp:val=&quot;00DC6948&quot;/&gt;&lt;wsp:rsid wsp:val=&quot;00DC7B0F&quot;/&gt;&lt;wsp:rsid wsp:val=&quot;00DC7E37&quot;/&gt;&lt;wsp:rsid wsp:val=&quot;00DD143A&quot;/&gt;&lt;wsp:rsid wsp:val=&quot;00DD15D7&quot;/&gt;&lt;wsp:rsid wsp:val=&quot;00DD1900&quot;/&gt;&lt;wsp:rsid wsp:val=&quot;00DD25C6&quot;/&gt;&lt;wsp:rsid wsp:val=&quot;00DD2B1C&quot;/&gt;&lt;wsp:rsid wsp:val=&quot;00DD318D&quot;/&gt;&lt;wsp:rsid wsp:val=&quot;00DD34DD&quot;/&gt;&lt;wsp:rsid wsp:val=&quot;00DD3E83&quot;/&gt;&lt;wsp:rsid wsp:val=&quot;00DD4447&quot;/&gt;&lt;wsp:rsid wsp:val=&quot;00DD4A06&quot;/&gt;&lt;wsp:rsid wsp:val=&quot;00DD572F&quot;/&gt;&lt;wsp:rsid wsp:val=&quot;00DD5D3E&quot;/&gt;&lt;wsp:rsid wsp:val=&quot;00DD5FE4&quot;/&gt;&lt;wsp:rsid wsp:val=&quot;00DD7F97&quot;/&gt;&lt;wsp:rsid wsp:val=&quot;00DE19CB&quot;/&gt;&lt;wsp:rsid wsp:val=&quot;00DE2389&quot;/&gt;&lt;wsp:rsid wsp:val=&quot;00DE320B&quot;/&gt;&lt;wsp:rsid wsp:val=&quot;00DE5775&quot;/&gt;&lt;wsp:rsid wsp:val=&quot;00DE5BB0&quot;/&gt;&lt;wsp:rsid wsp:val=&quot;00DE66CD&quot;/&gt;&lt;wsp:rsid wsp:val=&quot;00DE69BC&quot;/&gt;&lt;wsp:rsid wsp:val=&quot;00DE6E25&quot;/&gt;&lt;wsp:rsid wsp:val=&quot;00DF11AB&quot;/&gt;&lt;wsp:rsid wsp:val=&quot;00DF1BB6&quot;/&gt;&lt;wsp:rsid wsp:val=&quot;00DF2402&quot;/&gt;&lt;wsp:rsid wsp:val=&quot;00DF2AD5&quot;/&gt;&lt;wsp:rsid wsp:val=&quot;00DF2EF7&quot;/&gt;&lt;wsp:rsid wsp:val=&quot;00DF3AC5&quot;/&gt;&lt;wsp:rsid wsp:val=&quot;00DF4BA3&quot;/&gt;&lt;wsp:rsid wsp:val=&quot;00DF4E55&quot;/&gt;&lt;wsp:rsid wsp:val=&quot;00DF4E61&quot;/&gt;&lt;wsp:rsid wsp:val=&quot;00DF56AC&quot;/&gt;&lt;wsp:rsid wsp:val=&quot;00DF5763&quot;/&gt;&lt;wsp:rsid wsp:val=&quot;00DF5858&quot;/&gt;&lt;wsp:rsid wsp:val=&quot;00DF60D6&quot;/&gt;&lt;wsp:rsid wsp:val=&quot;00DF695E&quot;/&gt;&lt;wsp:rsid wsp:val=&quot;00DF72E0&quot;/&gt;&lt;wsp:rsid wsp:val=&quot;00E00788&quot;/&gt;&lt;wsp:rsid wsp:val=&quot;00E028A3&quot;/&gt;&lt;wsp:rsid wsp:val=&quot;00E02D4B&quot;/&gt;&lt;wsp:rsid wsp:val=&quot;00E03CD4&quot;/&gt;&lt;wsp:rsid wsp:val=&quot;00E06752&quot;/&gt;&lt;wsp:rsid wsp:val=&quot;00E06C5B&quot;/&gt;&lt;wsp:rsid wsp:val=&quot;00E06EA1&quot;/&gt;&lt;wsp:rsid wsp:val=&quot;00E1067E&quot;/&gt;&lt;wsp:rsid wsp:val=&quot;00E10F28&quot;/&gt;&lt;wsp:rsid wsp:val=&quot;00E11E5C&quot;/&gt;&lt;wsp:rsid wsp:val=&quot;00E1261E&quot;/&gt;&lt;wsp:rsid wsp:val=&quot;00E1279D&quot;/&gt;&lt;wsp:rsid wsp:val=&quot;00E13459&quot;/&gt;&lt;wsp:rsid wsp:val=&quot;00E135E8&quot;/&gt;&lt;wsp:rsid wsp:val=&quot;00E13E46&quot;/&gt;&lt;wsp:rsid wsp:val=&quot;00E154FA&quot;/&gt;&lt;wsp:rsid wsp:val=&quot;00E15DE3&quot;/&gt;&lt;wsp:rsid wsp:val=&quot;00E15DF3&quot;/&gt;&lt;wsp:rsid wsp:val=&quot;00E15EF3&quot;/&gt;&lt;wsp:rsid wsp:val=&quot;00E1641A&quot;/&gt;&lt;wsp:rsid wsp:val=&quot;00E164D1&quot;/&gt;&lt;wsp:rsid wsp:val=&quot;00E16A8C&quot;/&gt;&lt;wsp:rsid wsp:val=&quot;00E16B6F&quot;/&gt;&lt;wsp:rsid wsp:val=&quot;00E1730E&quot;/&gt;&lt;wsp:rsid wsp:val=&quot;00E176B1&quot;/&gt;&lt;wsp:rsid wsp:val=&quot;00E204D5&quot;/&gt;&lt;wsp:rsid wsp:val=&quot;00E205DB&quot;/&gt;&lt;wsp:rsid wsp:val=&quot;00E21783&quot;/&gt;&lt;wsp:rsid wsp:val=&quot;00E2202B&quot;/&gt;&lt;wsp:rsid wsp:val=&quot;00E22089&quot;/&gt;&lt;wsp:rsid wsp:val=&quot;00E22457&quot;/&gt;&lt;wsp:rsid wsp:val=&quot;00E234CF&quot;/&gt;&lt;wsp:rsid wsp:val=&quot;00E237F6&quot;/&gt;&lt;wsp:rsid wsp:val=&quot;00E23F6C&quot;/&gt;&lt;wsp:rsid wsp:val=&quot;00E2532F&quot;/&gt;&lt;wsp:rsid wsp:val=&quot;00E25737&quot;/&gt;&lt;wsp:rsid wsp:val=&quot;00E25B9F&quot;/&gt;&lt;wsp:rsid wsp:val=&quot;00E26663&quot;/&gt;&lt;wsp:rsid wsp:val=&quot;00E266CA&quot;/&gt;&lt;wsp:rsid wsp:val=&quot;00E26F00&quot;/&gt;&lt;wsp:rsid wsp:val=&quot;00E3001E&quot;/&gt;&lt;wsp:rsid wsp:val=&quot;00E300B4&quot;/&gt;&lt;wsp:rsid wsp:val=&quot;00E3014E&quot;/&gt;&lt;wsp:rsid wsp:val=&quot;00E30E81&quot;/&gt;&lt;wsp:rsid wsp:val=&quot;00E312BD&quot;/&gt;&lt;wsp:rsid wsp:val=&quot;00E31F44&quot;/&gt;&lt;wsp:rsid wsp:val=&quot;00E32145&quot;/&gt;&lt;wsp:rsid wsp:val=&quot;00E328C2&quot;/&gt;&lt;wsp:rsid wsp:val=&quot;00E328CD&quot;/&gt;&lt;wsp:rsid wsp:val=&quot;00E32AD3&quot;/&gt;&lt;wsp:rsid wsp:val=&quot;00E331CF&quot;/&gt;&lt;wsp:rsid wsp:val=&quot;00E33399&quot;/&gt;&lt;wsp:rsid wsp:val=&quot;00E33921&quot;/&gt;&lt;wsp:rsid wsp:val=&quot;00E3393A&quot;/&gt;&lt;wsp:rsid wsp:val=&quot;00E33D71&quot;/&gt;&lt;wsp:rsid wsp:val=&quot;00E33FB0&quot;/&gt;&lt;wsp:rsid wsp:val=&quot;00E344B1&quot;/&gt;&lt;wsp:rsid wsp:val=&quot;00E34942&quot;/&gt;&lt;wsp:rsid wsp:val=&quot;00E35C35&quot;/&gt;&lt;wsp:rsid wsp:val=&quot;00E35C85&quot;/&gt;&lt;wsp:rsid wsp:val=&quot;00E35CCD&quot;/&gt;&lt;wsp:rsid wsp:val=&quot;00E35EC3&quot;/&gt;&lt;wsp:rsid wsp:val=&quot;00E36F50&quot;/&gt;&lt;wsp:rsid wsp:val=&quot;00E36F79&quot;/&gt;&lt;wsp:rsid wsp:val=&quot;00E37D6B&quot;/&gt;&lt;wsp:rsid wsp:val=&quot;00E4022C&quot;/&gt;&lt;wsp:rsid wsp:val=&quot;00E4043B&quot;/&gt;&lt;wsp:rsid wsp:val=&quot;00E40B4D&quot;/&gt;&lt;wsp:rsid wsp:val=&quot;00E40C84&quot;/&gt;&lt;wsp:rsid wsp:val=&quot;00E40CDC&quot;/&gt;&lt;wsp:rsid wsp:val=&quot;00E42888&quot;/&gt;&lt;wsp:rsid wsp:val=&quot;00E42BEF&quot;/&gt;&lt;wsp:rsid wsp:val=&quot;00E435C6&quot;/&gt;&lt;wsp:rsid wsp:val=&quot;00E4389D&quot;/&gt;&lt;wsp:rsid wsp:val=&quot;00E441C3&quot;/&gt;&lt;wsp:rsid wsp:val=&quot;00E4491F&quot;/&gt;&lt;wsp:rsid wsp:val=&quot;00E4560C&quot;/&gt;&lt;wsp:rsid wsp:val=&quot;00E45800&quot;/&gt;&lt;wsp:rsid wsp:val=&quot;00E45832&quot;/&gt;&lt;wsp:rsid wsp:val=&quot;00E469D6&quot;/&gt;&lt;wsp:rsid wsp:val=&quot;00E46A02&quot;/&gt;&lt;wsp:rsid wsp:val=&quot;00E46F03&quot;/&gt;&lt;wsp:rsid wsp:val=&quot;00E47C42&quot;/&gt;&lt;wsp:rsid wsp:val=&quot;00E506C2&quot;/&gt;&lt;wsp:rsid wsp:val=&quot;00E5081C&quot;/&gt;&lt;wsp:rsid wsp:val=&quot;00E50A83&quot;/&gt;&lt;wsp:rsid wsp:val=&quot;00E51AB6&quot;/&gt;&lt;wsp:rsid wsp:val=&quot;00E51E76&quot;/&gt;&lt;wsp:rsid wsp:val=&quot;00E52535&quot;/&gt;&lt;wsp:rsid wsp:val=&quot;00E52769&quot;/&gt;&lt;wsp:rsid wsp:val=&quot;00E528BF&quot;/&gt;&lt;wsp:rsid wsp:val=&quot;00E52951&quot;/&gt;&lt;wsp:rsid wsp:val=&quot;00E52ED7&quot;/&gt;&lt;wsp:rsid wsp:val=&quot;00E53479&quot;/&gt;&lt;wsp:rsid wsp:val=&quot;00E538F4&quot;/&gt;&lt;wsp:rsid wsp:val=&quot;00E5475F&quot;/&gt;&lt;wsp:rsid wsp:val=&quot;00E54E04&quot;/&gt;&lt;wsp:rsid wsp:val=&quot;00E5531C&quot;/&gt;&lt;wsp:rsid wsp:val=&quot;00E570AB&quot;/&gt;&lt;wsp:rsid wsp:val=&quot;00E60065&quot;/&gt;&lt;wsp:rsid wsp:val=&quot;00E610A1&quot;/&gt;&lt;wsp:rsid wsp:val=&quot;00E61FBF&quot;/&gt;&lt;wsp:rsid wsp:val=&quot;00E62649&quot;/&gt;&lt;wsp:rsid wsp:val=&quot;00E62E66&quot;/&gt;&lt;wsp:rsid wsp:val=&quot;00E634C4&quot;/&gt;&lt;wsp:rsid wsp:val=&quot;00E636D0&quot;/&gt;&lt;wsp:rsid wsp:val=&quot;00E6396E&quot;/&gt;&lt;wsp:rsid wsp:val=&quot;00E64492&quot;/&gt;&lt;wsp:rsid wsp:val=&quot;00E65F6F&quot;/&gt;&lt;wsp:rsid wsp:val=&quot;00E6666A&quot;/&gt;&lt;wsp:rsid wsp:val=&quot;00E667FD&quot;/&gt;&lt;wsp:rsid wsp:val=&quot;00E66E2F&quot;/&gt;&lt;wsp:rsid wsp:val=&quot;00E67439&quot;/&gt;&lt;wsp:rsid wsp:val=&quot;00E700BD&quot;/&gt;&lt;wsp:rsid wsp:val=&quot;00E7031E&quot;/&gt;&lt;wsp:rsid wsp:val=&quot;00E70600&quot;/&gt;&lt;wsp:rsid wsp:val=&quot;00E70F27&quot;/&gt;&lt;wsp:rsid wsp:val=&quot;00E7180C&quot;/&gt;&lt;wsp:rsid wsp:val=&quot;00E71B92&quot;/&gt;&lt;wsp:rsid wsp:val=&quot;00E720C2&quot;/&gt;&lt;wsp:rsid wsp:val=&quot;00E728B9&quot;/&gt;&lt;wsp:rsid wsp:val=&quot;00E72A6F&quot;/&gt;&lt;wsp:rsid wsp:val=&quot;00E72ECF&quot;/&gt;&lt;wsp:rsid wsp:val=&quot;00E73404&quot;/&gt;&lt;wsp:rsid wsp:val=&quot;00E735D8&quot;/&gt;&lt;wsp:rsid wsp:val=&quot;00E73B78&quot;/&gt;&lt;wsp:rsid wsp:val=&quot;00E74621&quot;/&gt;&lt;wsp:rsid wsp:val=&quot;00E7542A&quot;/&gt;&lt;wsp:rsid wsp:val=&quot;00E754D5&quot;/&gt;&lt;wsp:rsid wsp:val=&quot;00E761C6&quot;/&gt;&lt;wsp:rsid wsp:val=&quot;00E76297&quot;/&gt;&lt;wsp:rsid wsp:val=&quot;00E77C52&quot;/&gt;&lt;wsp:rsid wsp:val=&quot;00E81E46&quot;/&gt;&lt;wsp:rsid wsp:val=&quot;00E82255&quot;/&gt;&lt;wsp:rsid wsp:val=&quot;00E833D3&quot;/&gt;&lt;wsp:rsid wsp:val=&quot;00E83808&quot;/&gt;&lt;wsp:rsid wsp:val=&quot;00E842C5&quot;/&gt;&lt;wsp:rsid wsp:val=&quot;00E84C38&quot;/&gt;&lt;wsp:rsid wsp:val=&quot;00E85BDD&quot;/&gt;&lt;wsp:rsid wsp:val=&quot;00E8613A&quot;/&gt;&lt;wsp:rsid wsp:val=&quot;00E87352&quot;/&gt;&lt;wsp:rsid wsp:val=&quot;00E87F18&quot;/&gt;&lt;wsp:rsid wsp:val=&quot;00E9030C&quot;/&gt;&lt;wsp:rsid wsp:val=&quot;00E906DF&quot;/&gt;&lt;wsp:rsid wsp:val=&quot;00E90D14&quot;/&gt;&lt;wsp:rsid wsp:val=&quot;00E90F40&quot;/&gt;&lt;wsp:rsid wsp:val=&quot;00E91328&quot;/&gt;&lt;wsp:rsid wsp:val=&quot;00E92CE9&quot;/&gt;&lt;wsp:rsid wsp:val=&quot;00E93D94&quot;/&gt;&lt;wsp:rsid wsp:val=&quot;00E9500D&quot;/&gt;&lt;wsp:rsid wsp:val=&quot;00E9719A&quot;/&gt;&lt;wsp:rsid wsp:val=&quot;00EA0C63&quot;/&gt;&lt;wsp:rsid wsp:val=&quot;00EA17F8&quot;/&gt;&lt;wsp:rsid wsp:val=&quot;00EA4136&quot;/&gt;&lt;wsp:rsid wsp:val=&quot;00EA421F&quot;/&gt;&lt;wsp:rsid wsp:val=&quot;00EA44C1&quot;/&gt;&lt;wsp:rsid wsp:val=&quot;00EA4501&quot;/&gt;&lt;wsp:rsid wsp:val=&quot;00EA4A0B&quot;/&gt;&lt;wsp:rsid wsp:val=&quot;00EA5C0B&quot;/&gt;&lt;wsp:rsid wsp:val=&quot;00EA6A3E&quot;/&gt;&lt;wsp:rsid wsp:val=&quot;00EA7717&quot;/&gt;&lt;wsp:rsid wsp:val=&quot;00EA7BB8&quot;/&gt;&lt;wsp:rsid wsp:val=&quot;00EB07C8&quot;/&gt;&lt;wsp:rsid wsp:val=&quot;00EB0805&quot;/&gt;&lt;wsp:rsid wsp:val=&quot;00EB08D6&quot;/&gt;&lt;wsp:rsid wsp:val=&quot;00EB0EC8&quot;/&gt;&lt;wsp:rsid wsp:val=&quot;00EB127D&quot;/&gt;&lt;wsp:rsid wsp:val=&quot;00EB12E9&quot;/&gt;&lt;wsp:rsid wsp:val=&quot;00EB1735&quot;/&gt;&lt;wsp:rsid wsp:val=&quot;00EB17DC&quot;/&gt;&lt;wsp:rsid wsp:val=&quot;00EB2758&quot;/&gt;&lt;wsp:rsid wsp:val=&quot;00EB2D22&quot;/&gt;&lt;wsp:rsid wsp:val=&quot;00EB329B&quot;/&gt;&lt;wsp:rsid wsp:val=&quot;00EB49D0&quot;/&gt;&lt;wsp:rsid wsp:val=&quot;00EB4D9F&quot;/&gt;&lt;wsp:rsid wsp:val=&quot;00EB5AC8&quot;/&gt;&lt;wsp:rsid wsp:val=&quot;00EB5DD6&quot;/&gt;&lt;wsp:rsid wsp:val=&quot;00EB6B78&quot;/&gt;&lt;wsp:rsid wsp:val=&quot;00EB6DD1&quot;/&gt;&lt;wsp:rsid wsp:val=&quot;00EB75B2&quot;/&gt;&lt;wsp:rsid wsp:val=&quot;00EB76D9&quot;/&gt;&lt;wsp:rsid wsp:val=&quot;00EB7EF6&quot;/&gt;&lt;wsp:rsid wsp:val=&quot;00EB7FCD&quot;/&gt;&lt;wsp:rsid wsp:val=&quot;00EC10B9&quot;/&gt;&lt;wsp:rsid wsp:val=&quot;00EC1519&quot;/&gt;&lt;wsp:rsid wsp:val=&quot;00EC1BCB&quot;/&gt;&lt;wsp:rsid wsp:val=&quot;00EC1C35&quot;/&gt;&lt;wsp:rsid wsp:val=&quot;00EC2030&quot;/&gt;&lt;wsp:rsid wsp:val=&quot;00EC2484&quot;/&gt;&lt;wsp:rsid wsp:val=&quot;00EC2514&quot;/&gt;&lt;wsp:rsid wsp:val=&quot;00EC31CB&quot;/&gt;&lt;wsp:rsid wsp:val=&quot;00EC5BF5&quot;/&gt;&lt;wsp:rsid wsp:val=&quot;00EC6DDA&quot;/&gt;&lt;wsp:rsid wsp:val=&quot;00EC7293&quot;/&gt;&lt;wsp:rsid wsp:val=&quot;00EC7678&quot;/&gt;&lt;wsp:rsid wsp:val=&quot;00ED055A&quot;/&gt;&lt;wsp:rsid wsp:val=&quot;00ED0D37&quot;/&gt;&lt;wsp:rsid wsp:val=&quot;00ED1700&quot;/&gt;&lt;wsp:rsid wsp:val=&quot;00ED2CCB&quot;/&gt;&lt;wsp:rsid wsp:val=&quot;00ED3021&quot;/&gt;&lt;wsp:rsid wsp:val=&quot;00ED3300&quot;/&gt;&lt;wsp:rsid wsp:val=&quot;00ED3A58&quot;/&gt;&lt;wsp:rsid wsp:val=&quot;00ED3F0A&quot;/&gt;&lt;wsp:rsid wsp:val=&quot;00ED41EF&quot;/&gt;&lt;wsp:rsid wsp:val=&quot;00ED480D&quot;/&gt;&lt;wsp:rsid wsp:val=&quot;00ED5EFE&quot;/&gt;&lt;wsp:rsid wsp:val=&quot;00ED61CF&quot;/&gt;&lt;wsp:rsid wsp:val=&quot;00ED62F3&quot;/&gt;&lt;wsp:rsid wsp:val=&quot;00ED70CB&quot;/&gt;&lt;wsp:rsid wsp:val=&quot;00ED7662&quot;/&gt;&lt;wsp:rsid wsp:val=&quot;00EE023A&quot;/&gt;&lt;wsp:rsid wsp:val=&quot;00EE0293&quot;/&gt;&lt;wsp:rsid wsp:val=&quot;00EE1228&quot;/&gt;&lt;wsp:rsid wsp:val=&quot;00EE16D8&quot;/&gt;&lt;wsp:rsid wsp:val=&quot;00EE28B3&quot;/&gt;&lt;wsp:rsid wsp:val=&quot;00EE29D3&quot;/&gt;&lt;wsp:rsid wsp:val=&quot;00EE2C97&quot;/&gt;&lt;wsp:rsid wsp:val=&quot;00EE35D1&quot;/&gt;&lt;wsp:rsid wsp:val=&quot;00EE3EC0&quot;/&gt;&lt;wsp:rsid wsp:val=&quot;00EE3FF1&quot;/&gt;&lt;wsp:rsid wsp:val=&quot;00EE4E47&quot;/&gt;&lt;wsp:rsid wsp:val=&quot;00EE6EC2&quot;/&gt;&lt;wsp:rsid wsp:val=&quot;00EE71C2&quot;/&gt;&lt;wsp:rsid wsp:val=&quot;00EE72A0&quot;/&gt;&lt;wsp:rsid wsp:val=&quot;00EE754F&quot;/&gt;&lt;wsp:rsid wsp:val=&quot;00EE7926&quot;/&gt;&lt;wsp:rsid wsp:val=&quot;00EF0988&quot;/&gt;&lt;wsp:rsid wsp:val=&quot;00EF13B0&quot;/&gt;&lt;wsp:rsid wsp:val=&quot;00EF1AEE&quot;/&gt;&lt;wsp:rsid wsp:val=&quot;00EF201E&quot;/&gt;&lt;wsp:rsid wsp:val=&quot;00EF207C&quot;/&gt;&lt;wsp:rsid wsp:val=&quot;00EF2864&quot;/&gt;&lt;wsp:rsid wsp:val=&quot;00EF30DD&quot;/&gt;&lt;wsp:rsid wsp:val=&quot;00EF3236&quot;/&gt;&lt;wsp:rsid wsp:val=&quot;00EF3C05&quot;/&gt;&lt;wsp:rsid wsp:val=&quot;00EF3DF3&quot;/&gt;&lt;wsp:rsid wsp:val=&quot;00EF4997&quot;/&gt;&lt;wsp:rsid wsp:val=&quot;00EF55C4&quot;/&gt;&lt;wsp:rsid wsp:val=&quot;00EF629B&quot;/&gt;&lt;wsp:rsid wsp:val=&quot;00EF6B17&quot;/&gt;&lt;wsp:rsid wsp:val=&quot;00EF76B0&quot;/&gt;&lt;wsp:rsid wsp:val=&quot;00EF78E1&quot;/&gt;&lt;wsp:rsid wsp:val=&quot;00EF799F&quot;/&gt;&lt;wsp:rsid wsp:val=&quot;00F02048&quot;/&gt;&lt;wsp:rsid wsp:val=&quot;00F02584&quot;/&gt;&lt;wsp:rsid wsp:val=&quot;00F0281E&quot;/&gt;&lt;wsp:rsid wsp:val=&quot;00F037B1&quot;/&gt;&lt;wsp:rsid wsp:val=&quot;00F038F6&quot;/&gt;&lt;wsp:rsid wsp:val=&quot;00F043FF&quot;/&gt;&lt;wsp:rsid wsp:val=&quot;00F04DAF&quot;/&gt;&lt;wsp:rsid wsp:val=&quot;00F0576D&quot;/&gt;&lt;wsp:rsid wsp:val=&quot;00F05B77&quot;/&gt;&lt;wsp:rsid wsp:val=&quot;00F0634E&quot;/&gt;&lt;wsp:rsid wsp:val=&quot;00F07E8B&quot;/&gt;&lt;wsp:rsid wsp:val=&quot;00F10104&quot;/&gt;&lt;wsp:rsid wsp:val=&quot;00F104CB&quot;/&gt;&lt;wsp:rsid wsp:val=&quot;00F10C6A&quot;/&gt;&lt;wsp:rsid wsp:val=&quot;00F11E12&quot;/&gt;&lt;wsp:rsid wsp:val=&quot;00F123C6&quot;/&gt;&lt;wsp:rsid wsp:val=&quot;00F12EEA&quot;/&gt;&lt;wsp:rsid wsp:val=&quot;00F136B0&quot;/&gt;&lt;wsp:rsid wsp:val=&quot;00F14056&quot;/&gt;&lt;wsp:rsid wsp:val=&quot;00F14EE7&quot;/&gt;&lt;wsp:rsid wsp:val=&quot;00F15713&quot;/&gt;&lt;wsp:rsid wsp:val=&quot;00F1592A&quot;/&gt;&lt;wsp:rsid wsp:val=&quot;00F15A78&quot;/&gt;&lt;wsp:rsid wsp:val=&quot;00F15A9E&quot;/&gt;&lt;wsp:rsid wsp:val=&quot;00F16023&quot;/&gt;&lt;wsp:rsid wsp:val=&quot;00F162EF&quot;/&gt;&lt;wsp:rsid wsp:val=&quot;00F1665E&quot;/&gt;&lt;wsp:rsid wsp:val=&quot;00F17862&quot;/&gt;&lt;wsp:rsid wsp:val=&quot;00F17A2F&quot;/&gt;&lt;wsp:rsid wsp:val=&quot;00F17BF1&quot;/&gt;&lt;wsp:rsid wsp:val=&quot;00F20035&quot;/&gt;&lt;wsp:rsid wsp:val=&quot;00F20C2A&quot;/&gt;&lt;wsp:rsid wsp:val=&quot;00F20FB6&quot;/&gt;&lt;wsp:rsid wsp:val=&quot;00F21C2C&quot;/&gt;&lt;wsp:rsid wsp:val=&quot;00F2254E&quot;/&gt;&lt;wsp:rsid wsp:val=&quot;00F24189&quot;/&gt;&lt;wsp:rsid wsp:val=&quot;00F24999&quot;/&gt;&lt;wsp:rsid wsp:val=&quot;00F24A3A&quot;/&gt;&lt;wsp:rsid wsp:val=&quot;00F25E69&quot;/&gt;&lt;wsp:rsid wsp:val=&quot;00F26AFB&quot;/&gt;&lt;wsp:rsid wsp:val=&quot;00F27090&quot;/&gt;&lt;wsp:rsid wsp:val=&quot;00F30832&quot;/&gt;&lt;wsp:rsid wsp:val=&quot;00F30853&quot;/&gt;&lt;wsp:rsid wsp:val=&quot;00F31401&quot;/&gt;&lt;wsp:rsid wsp:val=&quot;00F31B42&quot;/&gt;&lt;wsp:rsid wsp:val=&quot;00F31C0E&quot;/&gt;&lt;wsp:rsid wsp:val=&quot;00F320DC&quot;/&gt;&lt;wsp:rsid wsp:val=&quot;00F322DF&quot;/&gt;&lt;wsp:rsid wsp:val=&quot;00F33850&quot;/&gt;&lt;wsp:rsid wsp:val=&quot;00F3467E&quot;/&gt;&lt;wsp:rsid wsp:val=&quot;00F34688&quot;/&gt;&lt;wsp:rsid wsp:val=&quot;00F34BD5&quot;/&gt;&lt;wsp:rsid wsp:val=&quot;00F35A1F&quot;/&gt;&lt;wsp:rsid wsp:val=&quot;00F3704F&quot;/&gt;&lt;wsp:rsid wsp:val=&quot;00F37317&quot;/&gt;&lt;wsp:rsid wsp:val=&quot;00F375E2&quot;/&gt;&lt;wsp:rsid wsp:val=&quot;00F402DC&quot;/&gt;&lt;wsp:rsid wsp:val=&quot;00F4080F&quot;/&gt;&lt;wsp:rsid wsp:val=&quot;00F41A75&quot;/&gt;&lt;wsp:rsid wsp:val=&quot;00F41D55&quot;/&gt;&lt;wsp:rsid wsp:val=&quot;00F428D0&quot;/&gt;&lt;wsp:rsid wsp:val=&quot;00F42A2A&quot;/&gt;&lt;wsp:rsid wsp:val=&quot;00F439C7&quot;/&gt;&lt;wsp:rsid wsp:val=&quot;00F43D66&quot;/&gt;&lt;wsp:rsid wsp:val=&quot;00F43FAC&quot;/&gt;&lt;wsp:rsid wsp:val=&quot;00F440F3&quot;/&gt;&lt;wsp:rsid wsp:val=&quot;00F445A4&quot;/&gt;&lt;wsp:rsid wsp:val=&quot;00F44AC4&quot;/&gt;&lt;wsp:rsid wsp:val=&quot;00F46ED9&quot;/&gt;&lt;wsp:rsid wsp:val=&quot;00F471E3&quot;/&gt;&lt;wsp:rsid wsp:val=&quot;00F475CD&quot;/&gt;&lt;wsp:rsid wsp:val=&quot;00F47B08&quot;/&gt;&lt;wsp:rsid wsp:val=&quot;00F47B52&quot;/&gt;&lt;wsp:rsid wsp:val=&quot;00F508B8&quot;/&gt;&lt;wsp:rsid wsp:val=&quot;00F50AA4&quot;/&gt;&lt;wsp:rsid wsp:val=&quot;00F50D44&quot;/&gt;&lt;wsp:rsid wsp:val=&quot;00F525F5&quot;/&gt;&lt;wsp:rsid wsp:val=&quot;00F52A50&quot;/&gt;&lt;wsp:rsid wsp:val=&quot;00F52C5F&quot;/&gt;&lt;wsp:rsid wsp:val=&quot;00F536C4&quot;/&gt;&lt;wsp:rsid wsp:val=&quot;00F53CD2&quot;/&gt;&lt;wsp:rsid wsp:val=&quot;00F54B6D&quot;/&gt;&lt;wsp:rsid wsp:val=&quot;00F550D3&quot;/&gt;&lt;wsp:rsid wsp:val=&quot;00F553A7&quot;/&gt;&lt;wsp:rsid wsp:val=&quot;00F56130&quot;/&gt;&lt;wsp:rsid wsp:val=&quot;00F56249&quot;/&gt;&lt;wsp:rsid wsp:val=&quot;00F57570&quot;/&gt;&lt;wsp:rsid wsp:val=&quot;00F577BB&quot;/&gt;&lt;wsp:rsid wsp:val=&quot;00F57D29&quot;/&gt;&lt;wsp:rsid wsp:val=&quot;00F60341&quot;/&gt;&lt;wsp:rsid wsp:val=&quot;00F603CC&quot;/&gt;&lt;wsp:rsid wsp:val=&quot;00F611A8&quot;/&gt;&lt;wsp:rsid wsp:val=&quot;00F635E3&quot;/&gt;&lt;wsp:rsid wsp:val=&quot;00F63E97&quot;/&gt;&lt;wsp:rsid wsp:val=&quot;00F64B76&quot;/&gt;&lt;wsp:rsid wsp:val=&quot;00F64DC9&quot;/&gt;&lt;wsp:rsid wsp:val=&quot;00F656DA&quot;/&gt;&lt;wsp:rsid wsp:val=&quot;00F65AB4&quot;/&gt;&lt;wsp:rsid wsp:val=&quot;00F66605&quot;/&gt;&lt;wsp:rsid wsp:val=&quot;00F669AC&quot;/&gt;&lt;wsp:rsid wsp:val=&quot;00F66BAC&quot;/&gt;&lt;wsp:rsid wsp:val=&quot;00F66ED3&quot;/&gt;&lt;wsp:rsid wsp:val=&quot;00F6772C&quot;/&gt;&lt;wsp:rsid wsp:val=&quot;00F67C7B&quot;/&gt;&lt;wsp:rsid wsp:val=&quot;00F7084C&quot;/&gt;&lt;wsp:rsid wsp:val=&quot;00F70C2D&quot;/&gt;&lt;wsp:rsid wsp:val=&quot;00F70EDD&quot;/&gt;&lt;wsp:rsid wsp:val=&quot;00F70F91&quot;/&gt;&lt;wsp:rsid wsp:val=&quot;00F710D2&quot;/&gt;&lt;wsp:rsid wsp:val=&quot;00F711CA&quot;/&gt;&lt;wsp:rsid wsp:val=&quot;00F714F4&quot;/&gt;&lt;wsp:rsid wsp:val=&quot;00F725E6&quot;/&gt;&lt;wsp:rsid wsp:val=&quot;00F72D8F&quot;/&gt;&lt;wsp:rsid wsp:val=&quot;00F72F4B&quot;/&gt;&lt;wsp:rsid wsp:val=&quot;00F73797&quot;/&gt;&lt;wsp:rsid wsp:val=&quot;00F73898&quot;/&gt;&lt;wsp:rsid wsp:val=&quot;00F741B2&quot;/&gt;&lt;wsp:rsid wsp:val=&quot;00F7536C&quot;/&gt;&lt;wsp:rsid wsp:val=&quot;00F7572A&quot;/&gt;&lt;wsp:rsid wsp:val=&quot;00F758BF&quot;/&gt;&lt;wsp:rsid wsp:val=&quot;00F758CB&quot;/&gt;&lt;wsp:rsid wsp:val=&quot;00F76703&quot;/&gt;&lt;wsp:rsid wsp:val=&quot;00F77312&quot;/&gt;&lt;wsp:rsid wsp:val=&quot;00F803A8&quot;/&gt;&lt;wsp:rsid wsp:val=&quot;00F8046A&quot;/&gt;&lt;wsp:rsid wsp:val=&quot;00F80AA2&quot;/&gt;&lt;wsp:rsid wsp:val=&quot;00F80CCD&quot;/&gt;&lt;wsp:rsid wsp:val=&quot;00F81C7D&quot;/&gt;&lt;wsp:rsid wsp:val=&quot;00F81D1C&quot;/&gt;&lt;wsp:rsid wsp:val=&quot;00F81FFD&quot;/&gt;&lt;wsp:rsid wsp:val=&quot;00F825F0&quot;/&gt;&lt;wsp:rsid wsp:val=&quot;00F8368A&quot;/&gt;&lt;wsp:rsid wsp:val=&quot;00F840F6&quot;/&gt;&lt;wsp:rsid wsp:val=&quot;00F848D2&quot;/&gt;&lt;wsp:rsid wsp:val=&quot;00F8543C&quot;/&gt;&lt;wsp:rsid wsp:val=&quot;00F86163&quot;/&gt;&lt;wsp:rsid wsp:val=&quot;00F863E2&quot;/&gt;&lt;wsp:rsid wsp:val=&quot;00F87B19&quot;/&gt;&lt;wsp:rsid wsp:val=&quot;00F902A7&quot;/&gt;&lt;wsp:rsid wsp:val=&quot;00F90721&quot;/&gt;&lt;wsp:rsid wsp:val=&quot;00F90D3C&quot;/&gt;&lt;wsp:rsid wsp:val=&quot;00F90DB5&quot;/&gt;&lt;wsp:rsid wsp:val=&quot;00F90E95&quot;/&gt;&lt;wsp:rsid wsp:val=&quot;00F911BA&quot;/&gt;&lt;wsp:rsid wsp:val=&quot;00F913A7&quot;/&gt;&lt;wsp:rsid wsp:val=&quot;00F918C0&quot;/&gt;&lt;wsp:rsid wsp:val=&quot;00F91B7A&quot;/&gt;&lt;wsp:rsid wsp:val=&quot;00F93AB6&quot;/&gt;&lt;wsp:rsid wsp:val=&quot;00F93FD8&quot;/&gt;&lt;wsp:rsid wsp:val=&quot;00F95378&quot;/&gt;&lt;wsp:rsid wsp:val=&quot;00F95732&quot;/&gt;&lt;wsp:rsid wsp:val=&quot;00F95BBB&quot;/&gt;&lt;wsp:rsid wsp:val=&quot;00F9622D&quot;/&gt;&lt;wsp:rsid wsp:val=&quot;00F969BB&quot;/&gt;&lt;wsp:rsid wsp:val=&quot;00F96D75&quot;/&gt;&lt;wsp:rsid wsp:val=&quot;00F96FB0&quot;/&gt;&lt;wsp:rsid wsp:val=&quot;00F97003&quot;/&gt;&lt;wsp:rsid wsp:val=&quot;00F97BE2&quot;/&gt;&lt;wsp:rsid wsp:val=&quot;00FA17C6&quot;/&gt;&lt;wsp:rsid wsp:val=&quot;00FA1D53&quot;/&gt;&lt;wsp:rsid wsp:val=&quot;00FA208C&quot;/&gt;&lt;wsp:rsid wsp:val=&quot;00FA2882&quot;/&gt;&lt;wsp:rsid wsp:val=&quot;00FA41E9&quot;/&gt;&lt;wsp:rsid wsp:val=&quot;00FA4367&quot;/&gt;&lt;wsp:rsid wsp:val=&quot;00FA43C3&quot;/&gt;&lt;wsp:rsid wsp:val=&quot;00FA4CF0&quot;/&gt;&lt;wsp:rsid wsp:val=&quot;00FA5301&quot;/&gt;&lt;wsp:rsid wsp:val=&quot;00FA5323&quot;/&gt;&lt;wsp:rsid wsp:val=&quot;00FA5528&quot;/&gt;&lt;wsp:rsid wsp:val=&quot;00FA5D45&quot;/&gt;&lt;wsp:rsid wsp:val=&quot;00FA5DB2&quot;/&gt;&lt;wsp:rsid wsp:val=&quot;00FA70DE&quot;/&gt;&lt;wsp:rsid wsp:val=&quot;00FA727F&quot;/&gt;&lt;wsp:rsid wsp:val=&quot;00FB011F&quot;/&gt;&lt;wsp:rsid wsp:val=&quot;00FB0EDD&quot;/&gt;&lt;wsp:rsid wsp:val=&quot;00FB11B2&quot;/&gt;&lt;wsp:rsid wsp:val=&quot;00FB169A&quot;/&gt;&lt;wsp:rsid wsp:val=&quot;00FB1B14&quot;/&gt;&lt;wsp:rsid wsp:val=&quot;00FB1F2A&quot;/&gt;&lt;wsp:rsid wsp:val=&quot;00FB2313&quot;/&gt;&lt;wsp:rsid wsp:val=&quot;00FB238D&quot;/&gt;&lt;wsp:rsid wsp:val=&quot;00FB2ECC&quot;/&gt;&lt;wsp:rsid wsp:val=&quot;00FB37E2&quot;/&gt;&lt;wsp:rsid wsp:val=&quot;00FB4199&quot;/&gt;&lt;wsp:rsid wsp:val=&quot;00FB4413&quot;/&gt;&lt;wsp:rsid wsp:val=&quot;00FB514F&quot;/&gt;&lt;wsp:rsid wsp:val=&quot;00FB5BA3&quot;/&gt;&lt;wsp:rsid wsp:val=&quot;00FB5BF8&quot;/&gt;&lt;wsp:rsid wsp:val=&quot;00FB6501&quot;/&gt;&lt;wsp:rsid wsp:val=&quot;00FB70D0&quot;/&gt;&lt;wsp:rsid wsp:val=&quot;00FC1349&quot;/&gt;&lt;wsp:rsid wsp:val=&quot;00FC177B&quot;/&gt;&lt;wsp:rsid wsp:val=&quot;00FC17FD&quot;/&gt;&lt;wsp:rsid wsp:val=&quot;00FC1836&quot;/&gt;&lt;wsp:rsid wsp:val=&quot;00FC1C1E&quot;/&gt;&lt;wsp:rsid wsp:val=&quot;00FC2810&quot;/&gt;&lt;wsp:rsid wsp:val=&quot;00FC3FEF&quot;/&gt;&lt;wsp:rsid wsp:val=&quot;00FC4916&quot;/&gt;&lt;wsp:rsid wsp:val=&quot;00FC4C02&quot;/&gt;&lt;wsp:rsid wsp:val=&quot;00FC4ED3&quot;/&gt;&lt;wsp:rsid wsp:val=&quot;00FC6D9E&quot;/&gt;&lt;wsp:rsid wsp:val=&quot;00FD0783&quot;/&gt;&lt;wsp:rsid wsp:val=&quot;00FD0825&quot;/&gt;&lt;wsp:rsid wsp:val=&quot;00FD08EA&quot;/&gt;&lt;wsp:rsid wsp:val=&quot;00FD0945&quot;/&gt;&lt;wsp:rsid wsp:val=&quot;00FD0C0C&quot;/&gt;&lt;wsp:rsid wsp:val=&quot;00FD0F14&quot;/&gt;&lt;wsp:rsid wsp:val=&quot;00FD120B&quot;/&gt;&lt;wsp:rsid wsp:val=&quot;00FD1790&quot;/&gt;&lt;wsp:rsid wsp:val=&quot;00FD1E09&quot;/&gt;&lt;wsp:rsid wsp:val=&quot;00FD1F28&quot;/&gt;&lt;wsp:rsid wsp:val=&quot;00FD2034&quot;/&gt;&lt;wsp:rsid wsp:val=&quot;00FD2870&quot;/&gt;&lt;wsp:rsid wsp:val=&quot;00FD3372&quot;/&gt;&lt;wsp:rsid wsp:val=&quot;00FD3E87&quot;/&gt;&lt;wsp:rsid wsp:val=&quot;00FD4352&quot;/&gt;&lt;wsp:rsid wsp:val=&quot;00FD49AA&quot;/&gt;&lt;wsp:rsid wsp:val=&quot;00FD4EC2&quot;/&gt;&lt;wsp:rsid wsp:val=&quot;00FD4F9E&quot;/&gt;&lt;wsp:rsid wsp:val=&quot;00FD648D&quot;/&gt;&lt;wsp:rsid wsp:val=&quot;00FD6E99&quot;/&gt;&lt;wsp:rsid wsp:val=&quot;00FD778F&quot;/&gt;&lt;wsp:rsid wsp:val=&quot;00FD78CC&quot;/&gt;&lt;wsp:rsid wsp:val=&quot;00FD7AFC&quot;/&gt;&lt;wsp:rsid wsp:val=&quot;00FD7BF7&quot;/&gt;&lt;wsp:rsid wsp:val=&quot;00FD7E32&quot;/&gt;&lt;wsp:rsid wsp:val=&quot;00FD7F12&quot;/&gt;&lt;wsp:rsid wsp:val=&quot;00FE05F1&quot;/&gt;&lt;wsp:rsid wsp:val=&quot;00FE13A9&quot;/&gt;&lt;wsp:rsid wsp:val=&quot;00FE1888&quot;/&gt;&lt;wsp:rsid wsp:val=&quot;00FE1C7C&quot;/&gt;&lt;wsp:rsid wsp:val=&quot;00FE2A5C&quot;/&gt;&lt;wsp:rsid wsp:val=&quot;00FE30CB&quot;/&gt;&lt;wsp:rsid wsp:val=&quot;00FE4EF3&quot;/&gt;&lt;wsp:rsid wsp:val=&quot;00FE558F&quot;/&gt;&lt;wsp:rsid wsp:val=&quot;00FE6687&quot;/&gt;&lt;wsp:rsid wsp:val=&quot;00FE69F5&quot;/&gt;&lt;wsp:rsid wsp:val=&quot;00FE6B37&quot;/&gt;&lt;wsp:rsid wsp:val=&quot;00FE6C82&quot;/&gt;&lt;wsp:rsid wsp:val=&quot;00FE7F12&quot;/&gt;&lt;wsp:rsid wsp:val=&quot;00FF18AF&quot;/&gt;&lt;wsp:rsid wsp:val=&quot;00FF1DDD&quot;/&gt;&lt;wsp:rsid wsp:val=&quot;00FF1F79&quot;/&gt;&lt;wsp:rsid wsp:val=&quot;00FF2026&quot;/&gt;&lt;wsp:rsid wsp:val=&quot;00FF21BD&quot;/&gt;&lt;wsp:rsid wsp:val=&quot;00FF2C2E&quot;/&gt;&lt;wsp:rsid wsp:val=&quot;00FF400C&quot;/&gt;&lt;wsp:rsid wsp:val=&quot;00FF4072&quot;/&gt;&lt;wsp:rsid wsp:val=&quot;00FF4143&quot;/&gt;&lt;wsp:rsid wsp:val=&quot;00FF43AA&quot;/&gt;&lt;wsp:rsid wsp:val=&quot;00FF440B&quot;/&gt;&lt;wsp:rsid wsp:val=&quot;00FF47F9&quot;/&gt;&lt;wsp:rsid wsp:val=&quot;00FF5561&quot;/&gt;&lt;wsp:rsid wsp:val=&quot;00FF62B3&quot;/&gt;&lt;wsp:rsid wsp:val=&quot;00FF6949&quot;/&gt;&lt;wsp:rsid wsp:val=&quot;00FF6D66&quot;/&gt;&lt;wsp:rsid wsp:val=&quot;00FF6DED&quot;/&gt;&lt;wsp:rsid wsp:val=&quot;00FF77D3&quot;/&gt;&lt;wsp:rsid wsp:val=&quot;00FF7E14&quot;/&gt;&lt;/wsp:rsids&gt;&lt;/w:docPr&gt;&lt;w:body&gt;&lt;wx:sect&gt;&lt;w:p wsp:rsidR=&quot;00000000&quot; wsp:rsidRDefault=&quot;006431D2&quot; wsp:rsidP=&quot;006431D2&quot;&gt;&lt;m:oMathPara&gt;&lt;m:oMath&gt;&lt;m:r&gt;&lt;m:rPr&gt;&lt;m:sty m:val=&quot;p&quot;/&gt;&lt;/m:rPr&gt;&lt;w:rPr&gt;&lt;w:rFonts w:ascii=&quot;Cambria Math&quot; w:fareast=&quot;Times New Roman&quot; w:h-ansi=&quot;Cambria Math&quot; w:cs=&quot;Times New Roman&quot;/&gt;&lt;wx:font wx:val=&quot;Cambria Math&quot;/&gt;&lt;w:color w:val=&quot;000000&quot;/&gt;&lt;/w:rPr&gt;&lt;m:t&gt;Œò&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5" o:title="" chromakey="white"/>
          </v:shape>
        </w:pict>
      </w:r>
      <w:r w:rsidRPr="0097338C">
        <w:rPr>
          <w:rFonts w:eastAsia="MS Mincho"/>
          <w:color w:val="000000"/>
        </w:rPr>
        <w:fldChar w:fldCharType="end"/>
      </w:r>
      <w:r w:rsidRPr="00BE3BF1">
        <w:rPr>
          <w:color w:val="000000"/>
        </w:rPr>
        <w:t xml:space="preserve"> which characterizes the behavior of transformations were identified through nonlinear optimization methods, i.e., </w:t>
      </w:r>
      <w:r w:rsidRPr="00BE3BF1">
        <w:rPr>
          <w:i/>
          <w:iCs/>
          <w:color w:val="000000"/>
        </w:rPr>
        <w:t>Adam</w:t>
      </w:r>
      <w:r w:rsidRPr="00BE3BF1">
        <w:rPr>
          <w:color w:val="000000"/>
        </w:rPr>
        <w:t xml:space="preserve">, to minimize the loss </w:t>
      </w:r>
      <w:r w:rsidRPr="00BE3BF1">
        <w:rPr>
          <w:rStyle w:val="Strong"/>
          <w:b w:val="0"/>
          <w:bCs w:val="0"/>
          <w:color w:val="000000"/>
        </w:rPr>
        <w:t xml:space="preserve">function, e.g., </w:t>
      </w:r>
      <w:r w:rsidRPr="00BE3BF1">
        <w:rPr>
          <w:rStyle w:val="Strong"/>
          <w:b w:val="0"/>
          <w:bCs w:val="0"/>
          <w:i/>
          <w:iCs/>
          <w:color w:val="000000"/>
        </w:rPr>
        <w:t xml:space="preserve">Categorical Cross-Entropy </w:t>
      </w:r>
      <w:r w:rsidRPr="00BE3BF1">
        <w:rPr>
          <w:rStyle w:val="Strong"/>
          <w:b w:val="0"/>
          <w:bCs w:val="0"/>
          <w:color w:val="000000"/>
        </w:rPr>
        <w:t>and</w:t>
      </w:r>
      <w:r w:rsidRPr="00BE3BF1">
        <w:rPr>
          <w:rStyle w:val="Strong"/>
          <w:i/>
          <w:iCs/>
          <w:color w:val="000000"/>
        </w:rPr>
        <w:t xml:space="preserve"> </w:t>
      </w:r>
      <w:r w:rsidRPr="00BE3BF1">
        <w:rPr>
          <w:color w:val="000000"/>
        </w:rPr>
        <w:t>a customized loss function (details in the supplementary codes)</w:t>
      </w:r>
      <w:r w:rsidRPr="00BE3BF1">
        <w:rPr>
          <w:rStyle w:val="Strong"/>
          <w:i/>
          <w:iCs/>
          <w:color w:val="000000"/>
        </w:rPr>
        <w:t>,</w:t>
      </w:r>
      <w:r w:rsidRPr="00BE3BF1">
        <w:rPr>
          <w:color w:val="000000"/>
        </w:rPr>
        <w:t xml:space="preserve"> in the training data and backpropagation of error throughout the network for updating the weights.</w:t>
      </w:r>
      <w:r w:rsidRPr="00BE3BF1">
        <w:rPr>
          <w:rStyle w:val="Strong"/>
          <w:color w:val="000000"/>
        </w:rPr>
        <w:t xml:space="preserve"> </w:t>
      </w:r>
      <w:r w:rsidRPr="00BE3BF1">
        <w:rPr>
          <w:color w:val="000000"/>
        </w:rPr>
        <w:t xml:space="preserve">The performance of our models was evaluated by generalization through testing on previously unseen data using </w:t>
      </w:r>
      <w:r w:rsidRPr="00BE3BF1">
        <w:rPr>
          <w:i/>
          <w:iCs/>
          <w:color w:val="000000"/>
        </w:rPr>
        <w:t>accuracy</w:t>
      </w:r>
      <w:r w:rsidRPr="00BE3BF1">
        <w:rPr>
          <w:color w:val="000000"/>
        </w:rPr>
        <w:t xml:space="preserve"> and </w:t>
      </w:r>
      <w:r w:rsidRPr="00BE3BF1">
        <w:rPr>
          <w:i/>
          <w:iCs/>
          <w:color w:val="000000"/>
        </w:rPr>
        <w:t>validation loss</w:t>
      </w:r>
      <w:r w:rsidRPr="00BE3BF1">
        <w:rPr>
          <w:color w:val="000000"/>
        </w:rPr>
        <w:t>. A grid search was applied over the learning rate (between 0.001-0.1), the LSTM unit size (between 100-600), input data window size (between 96-200), and batch size (between 32-128) to tune the hyperparameters. The model architecture visualization is shown in Fig. S</w:t>
      </w:r>
      <w:r w:rsidR="00C36FE7">
        <w:rPr>
          <w:color w:val="000000"/>
        </w:rPr>
        <w:t>6</w:t>
      </w:r>
      <w:r w:rsidRPr="00BE3BF1">
        <w:rPr>
          <w:color w:val="000000"/>
        </w:rPr>
        <w:t>.</w:t>
      </w:r>
    </w:p>
    <w:p w14:paraId="3F6C627A" w14:textId="09B7A32D" w:rsidR="008C7990" w:rsidRDefault="008C7990" w:rsidP="008C7990">
      <w:pPr>
        <w:jc w:val="center"/>
        <w:rPr>
          <w:rFonts w:asciiTheme="majorBidi" w:hAnsiTheme="majorBidi" w:cstheme="majorBidi"/>
        </w:rPr>
      </w:pPr>
      <w:r w:rsidRPr="00D76944">
        <w:rPr>
          <w:rFonts w:asciiTheme="majorBidi" w:hAnsiTheme="majorBidi" w:cstheme="majorBidi"/>
          <w:noProof/>
        </w:rPr>
        <w:drawing>
          <wp:inline distT="0" distB="0" distL="0" distR="0" wp14:anchorId="55C28D6A" wp14:editId="23B7F0DA">
            <wp:extent cx="1745843" cy="39296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6">
                      <a:extLst>
                        <a:ext uri="{28A0092B-C50C-407E-A947-70E740481C1C}">
                          <a14:useLocalDpi xmlns:a14="http://schemas.microsoft.com/office/drawing/2010/main" val="0"/>
                        </a:ext>
                      </a:extLst>
                    </a:blip>
                    <a:srcRect l="37122" t="10326" r="36059" b="27889"/>
                    <a:stretch/>
                  </pic:blipFill>
                  <pic:spPr bwMode="auto">
                    <a:xfrm>
                      <a:off x="0" y="0"/>
                      <a:ext cx="1763053" cy="396839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4FBAA2C" w14:textId="77777777" w:rsidR="006009C6" w:rsidRPr="00D76944" w:rsidRDefault="006009C6" w:rsidP="008C7990">
      <w:pPr>
        <w:jc w:val="center"/>
        <w:rPr>
          <w:rFonts w:asciiTheme="majorBidi" w:hAnsiTheme="majorBidi" w:cstheme="majorBidi"/>
        </w:rPr>
      </w:pPr>
    </w:p>
    <w:p w14:paraId="40F29D6A" w14:textId="4D9B6B80" w:rsidR="008C7990" w:rsidRPr="001F2D15" w:rsidRDefault="008C7990" w:rsidP="001F2D15">
      <w:pPr>
        <w:rPr>
          <w:rFonts w:asciiTheme="majorBidi" w:hAnsiTheme="majorBidi" w:cstheme="majorBidi"/>
          <w:color w:val="000000"/>
          <w:sz w:val="36"/>
          <w:szCs w:val="36"/>
        </w:rPr>
      </w:pPr>
      <w:r w:rsidRPr="00D76944">
        <w:rPr>
          <w:rFonts w:asciiTheme="majorBidi" w:hAnsiTheme="majorBidi" w:cstheme="majorBidi"/>
          <w:b/>
          <w:bCs/>
        </w:rPr>
        <w:t>Fig. S</w:t>
      </w:r>
      <w:r w:rsidR="00BE5198">
        <w:rPr>
          <w:rFonts w:asciiTheme="majorBidi" w:hAnsiTheme="majorBidi" w:cstheme="majorBidi"/>
          <w:b/>
          <w:bCs/>
        </w:rPr>
        <w:t>6</w:t>
      </w:r>
      <w:r w:rsidRPr="00D76944">
        <w:rPr>
          <w:rFonts w:asciiTheme="majorBidi" w:hAnsiTheme="majorBidi" w:cstheme="majorBidi"/>
          <w:b/>
          <w:bCs/>
        </w:rPr>
        <w:t xml:space="preserve"> | The LSTM model architecture used as an experimental model for force profile pattern recognition on time-series of segmented force profiles.</w:t>
      </w:r>
      <w:r w:rsidRPr="00D76944">
        <w:rPr>
          <w:rFonts w:asciiTheme="majorBidi" w:hAnsiTheme="majorBidi" w:cstheme="majorBidi"/>
          <w:b/>
        </w:rPr>
        <w:t xml:space="preserve"> </w:t>
      </w:r>
      <w:r w:rsidRPr="00D76944">
        <w:rPr>
          <w:rFonts w:asciiTheme="majorBidi" w:hAnsiTheme="majorBidi" w:cstheme="majorBidi"/>
        </w:rPr>
        <w:t xml:space="preserve">The graph shows detailed procedure names and attribute values for task recognition model. Note: the network for skill classification recognition is not included in the report to avoid duplication. The network was comprised of an </w:t>
      </w:r>
      <w:r w:rsidRPr="00D76944">
        <w:rPr>
          <w:rFonts w:asciiTheme="majorBidi" w:hAnsiTheme="majorBidi" w:cstheme="majorBidi"/>
          <w:i/>
          <w:iCs/>
          <w:color w:val="000000"/>
        </w:rPr>
        <w:t xml:space="preserve">LSTM layer </w:t>
      </w:r>
      <w:r w:rsidRPr="00D76944">
        <w:rPr>
          <w:rFonts w:asciiTheme="majorBidi" w:hAnsiTheme="majorBidi" w:cstheme="majorBidi"/>
          <w:color w:val="000000"/>
        </w:rPr>
        <w:t xml:space="preserve">with </w:t>
      </w:r>
      <w:r w:rsidRPr="00D76944">
        <w:rPr>
          <w:rFonts w:asciiTheme="majorBidi" w:hAnsiTheme="majorBidi" w:cstheme="majorBidi"/>
          <w:i/>
          <w:iCs/>
          <w:color w:val="000000"/>
        </w:rPr>
        <w:t xml:space="preserve">TanH activation </w:t>
      </w:r>
      <w:r w:rsidRPr="00D76944">
        <w:rPr>
          <w:rFonts w:asciiTheme="majorBidi" w:hAnsiTheme="majorBidi" w:cstheme="majorBidi"/>
          <w:color w:val="000000"/>
        </w:rPr>
        <w:t xml:space="preserve">to interpret the extracted features, a </w:t>
      </w:r>
      <w:r w:rsidRPr="00D76944">
        <w:rPr>
          <w:rFonts w:asciiTheme="majorBidi" w:hAnsiTheme="majorBidi" w:cstheme="majorBidi"/>
          <w:i/>
          <w:iCs/>
          <w:color w:val="000000"/>
        </w:rPr>
        <w:t>dropout regularization layer</w:t>
      </w:r>
      <w:r w:rsidRPr="00D76944">
        <w:rPr>
          <w:rFonts w:asciiTheme="majorBidi" w:hAnsiTheme="majorBidi" w:cstheme="majorBidi"/>
          <w:color w:val="000000"/>
        </w:rPr>
        <w:t xml:space="preserve">, a </w:t>
      </w:r>
      <w:r w:rsidRPr="00D76944">
        <w:rPr>
          <w:rFonts w:asciiTheme="majorBidi" w:hAnsiTheme="majorBidi" w:cstheme="majorBidi"/>
          <w:i/>
          <w:iCs/>
          <w:color w:val="000000"/>
        </w:rPr>
        <w:t>ReLU activation layer</w:t>
      </w:r>
      <w:r w:rsidRPr="00D76944">
        <w:rPr>
          <w:rFonts w:asciiTheme="majorBidi" w:hAnsiTheme="majorBidi" w:cstheme="majorBidi"/>
          <w:color w:val="000000"/>
        </w:rPr>
        <w:t xml:space="preserve">, </w:t>
      </w:r>
      <w:r w:rsidRPr="00D76944">
        <w:rPr>
          <w:rStyle w:val="Strong"/>
          <w:rFonts w:asciiTheme="majorBidi" w:hAnsiTheme="majorBidi" w:cstheme="majorBidi"/>
          <w:b w:val="0"/>
          <w:bCs w:val="0"/>
          <w:color w:val="000000" w:themeColor="text1"/>
        </w:rPr>
        <w:t xml:space="preserve">and an output layer with </w:t>
      </w:r>
      <w:r w:rsidRPr="00D76944">
        <w:rPr>
          <w:rStyle w:val="Strong"/>
          <w:rFonts w:asciiTheme="majorBidi" w:hAnsiTheme="majorBidi" w:cstheme="majorBidi"/>
          <w:b w:val="0"/>
          <w:bCs w:val="0"/>
          <w:i/>
          <w:iCs/>
          <w:color w:val="000000" w:themeColor="text1"/>
        </w:rPr>
        <w:t>Softmax activation</w:t>
      </w:r>
      <w:r w:rsidRPr="00D76944">
        <w:rPr>
          <w:rStyle w:val="Strong"/>
          <w:rFonts w:asciiTheme="majorBidi" w:hAnsiTheme="majorBidi" w:cstheme="majorBidi"/>
          <w:b w:val="0"/>
          <w:bCs w:val="0"/>
          <w:color w:val="000000" w:themeColor="text1"/>
        </w:rPr>
        <w:t xml:space="preserve"> providing the probability distribution of each surgical task class</w:t>
      </w:r>
      <w:r w:rsidRPr="00D76944">
        <w:rPr>
          <w:rStyle w:val="Strong"/>
          <w:rFonts w:asciiTheme="majorBidi" w:hAnsiTheme="majorBidi" w:cstheme="majorBidi"/>
          <w:color w:val="000000" w:themeColor="text1"/>
        </w:rPr>
        <w:t xml:space="preserve">. </w:t>
      </w:r>
      <w:r w:rsidRPr="00D76944">
        <w:rPr>
          <w:rFonts w:asciiTheme="majorBidi" w:hAnsiTheme="majorBidi" w:cstheme="majorBidi"/>
        </w:rPr>
        <w:t xml:space="preserve">The visualization was created in </w:t>
      </w:r>
      <w:hyperlink r:id="rId27" w:history="1">
        <w:r w:rsidRPr="00D76944">
          <w:rPr>
            <w:rStyle w:val="Hyperlink"/>
            <w:rFonts w:asciiTheme="majorBidi" w:hAnsiTheme="majorBidi" w:cstheme="majorBidi"/>
          </w:rPr>
          <w:t>https://netron.app</w:t>
        </w:r>
      </w:hyperlink>
      <w:r w:rsidRPr="00D76944">
        <w:rPr>
          <w:rStyle w:val="Hyperlink"/>
          <w:rFonts w:asciiTheme="majorBidi" w:hAnsiTheme="majorBidi" w:cstheme="majorBidi"/>
        </w:rPr>
        <w:t>.</w:t>
      </w:r>
    </w:p>
    <w:p w14:paraId="368DBF94" w14:textId="77777777" w:rsidR="008C7990" w:rsidRPr="00486EB3" w:rsidRDefault="008C7990" w:rsidP="008C7990">
      <w:pPr>
        <w:ind w:right="-990" w:hanging="360"/>
        <w:rPr>
          <w:rFonts w:asciiTheme="majorBidi" w:hAnsiTheme="majorBidi" w:cstheme="majorBidi"/>
          <w:b/>
          <w:bCs/>
          <w:color w:val="000000" w:themeColor="text1"/>
        </w:rPr>
      </w:pPr>
      <w:r w:rsidRPr="00486EB3">
        <w:rPr>
          <w:rFonts w:asciiTheme="majorBidi" w:hAnsiTheme="majorBidi" w:cstheme="majorBidi"/>
          <w:b/>
          <w:bCs/>
          <w:color w:val="000000" w:themeColor="text1"/>
        </w:rPr>
        <w:lastRenderedPageBreak/>
        <w:t>Table S1: List and Description of Hand-crafted Features for the Surgical Pattern Recognition Models</w:t>
      </w:r>
    </w:p>
    <w:tbl>
      <w:tblPr>
        <w:tblStyle w:val="TableGrid"/>
        <w:tblW w:w="10710" w:type="dxa"/>
        <w:tblInd w:w="-545" w:type="dxa"/>
        <w:tblLook w:val="04A0" w:firstRow="1" w:lastRow="0" w:firstColumn="1" w:lastColumn="0" w:noHBand="0" w:noVBand="1"/>
      </w:tblPr>
      <w:tblGrid>
        <w:gridCol w:w="3330"/>
        <w:gridCol w:w="7380"/>
      </w:tblGrid>
      <w:tr w:rsidR="008C7990" w:rsidRPr="00486EB3" w14:paraId="7F867EB9" w14:textId="77777777" w:rsidTr="008F19DF">
        <w:tc>
          <w:tcPr>
            <w:tcW w:w="3330" w:type="dxa"/>
          </w:tcPr>
          <w:p w14:paraId="76FB62F5" w14:textId="77777777" w:rsidR="008C7990" w:rsidRPr="00486EB3" w:rsidRDefault="008C7990" w:rsidP="008F19D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Feature Name</w:t>
            </w:r>
          </w:p>
        </w:tc>
        <w:tc>
          <w:tcPr>
            <w:tcW w:w="7380" w:type="dxa"/>
          </w:tcPr>
          <w:p w14:paraId="25105B2C" w14:textId="77777777" w:rsidR="008C7990" w:rsidRPr="00486EB3" w:rsidRDefault="008C7990" w:rsidP="008F19DF">
            <w:pPr>
              <w:rPr>
                <w:rFonts w:asciiTheme="majorBidi" w:hAnsiTheme="majorBidi" w:cstheme="majorBidi"/>
                <w:b/>
                <w:bCs/>
                <w:color w:val="000000" w:themeColor="text1"/>
                <w:sz w:val="20"/>
                <w:szCs w:val="20"/>
              </w:rPr>
            </w:pPr>
            <w:r w:rsidRPr="00486EB3">
              <w:rPr>
                <w:rFonts w:asciiTheme="majorBidi" w:hAnsiTheme="majorBidi" w:cstheme="majorBidi"/>
                <w:b/>
                <w:bCs/>
                <w:color w:val="000000" w:themeColor="text1"/>
                <w:sz w:val="20"/>
                <w:szCs w:val="20"/>
              </w:rPr>
              <w:t>Description</w:t>
            </w:r>
          </w:p>
        </w:tc>
      </w:tr>
      <w:tr w:rsidR="008C7990" w:rsidRPr="00486EB3" w14:paraId="1E0891CA" w14:textId="77777777" w:rsidTr="008F19DF">
        <w:tc>
          <w:tcPr>
            <w:tcW w:w="3330" w:type="dxa"/>
          </w:tcPr>
          <w:p w14:paraId="65B873F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Force</w:t>
            </w:r>
          </w:p>
        </w:tc>
        <w:tc>
          <w:tcPr>
            <w:tcW w:w="7380" w:type="dxa"/>
          </w:tcPr>
          <w:p w14:paraId="7044E4C0"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uration of force application in one task segment</w:t>
            </w:r>
          </w:p>
        </w:tc>
      </w:tr>
      <w:tr w:rsidR="008C7990" w:rsidRPr="00486EB3" w14:paraId="6DC98B0B" w14:textId="77777777" w:rsidTr="008F19DF">
        <w:tc>
          <w:tcPr>
            <w:tcW w:w="3330" w:type="dxa"/>
          </w:tcPr>
          <w:p w14:paraId="49CDA58F"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an Force</w:t>
            </w:r>
          </w:p>
        </w:tc>
        <w:tc>
          <w:tcPr>
            <w:tcW w:w="7380" w:type="dxa"/>
          </w:tcPr>
          <w:p w14:paraId="71553B1C"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Average of force values in one task segment </w:t>
            </w:r>
          </w:p>
        </w:tc>
      </w:tr>
      <w:tr w:rsidR="008C7990" w:rsidRPr="00486EB3" w14:paraId="1AC44FD1" w14:textId="77777777" w:rsidTr="008F19DF">
        <w:tc>
          <w:tcPr>
            <w:tcW w:w="3330" w:type="dxa"/>
          </w:tcPr>
          <w:p w14:paraId="67E81829"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Force</w:t>
            </w:r>
          </w:p>
        </w:tc>
        <w:tc>
          <w:tcPr>
            <w:tcW w:w="7380" w:type="dxa"/>
          </w:tcPr>
          <w:p w14:paraId="4DF3BDC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of force values in one task segment</w:t>
            </w:r>
          </w:p>
        </w:tc>
      </w:tr>
      <w:tr w:rsidR="008C7990" w:rsidRPr="00486EB3" w14:paraId="17613705" w14:textId="77777777" w:rsidTr="008F19DF">
        <w:tc>
          <w:tcPr>
            <w:tcW w:w="3330" w:type="dxa"/>
          </w:tcPr>
          <w:p w14:paraId="7836B43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inimum Force</w:t>
            </w:r>
          </w:p>
        </w:tc>
        <w:tc>
          <w:tcPr>
            <w:tcW w:w="7380" w:type="dxa"/>
          </w:tcPr>
          <w:p w14:paraId="65AC205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Minimum of force values in one task segment </w:t>
            </w:r>
          </w:p>
        </w:tc>
      </w:tr>
      <w:tr w:rsidR="008C7990" w:rsidRPr="00486EB3" w14:paraId="04AC4E02" w14:textId="77777777" w:rsidTr="008F19DF">
        <w:tc>
          <w:tcPr>
            <w:tcW w:w="3330" w:type="dxa"/>
          </w:tcPr>
          <w:p w14:paraId="0788820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Force</w:t>
            </w:r>
          </w:p>
        </w:tc>
        <w:tc>
          <w:tcPr>
            <w:tcW w:w="7380" w:type="dxa"/>
          </w:tcPr>
          <w:p w14:paraId="1AF002E8"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Range of force values in one task segment</w:t>
            </w:r>
          </w:p>
        </w:tc>
      </w:tr>
      <w:tr w:rsidR="008C7990" w:rsidRPr="00486EB3" w14:paraId="6AB1E0D4" w14:textId="77777777" w:rsidTr="008F19DF">
        <w:tc>
          <w:tcPr>
            <w:tcW w:w="3330" w:type="dxa"/>
          </w:tcPr>
          <w:p w14:paraId="6139606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Force</w:t>
            </w:r>
          </w:p>
        </w:tc>
        <w:tc>
          <w:tcPr>
            <w:tcW w:w="7380" w:type="dxa"/>
          </w:tcPr>
          <w:p w14:paraId="7133C8F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edian of force values in one task segment</w:t>
            </w:r>
          </w:p>
        </w:tc>
      </w:tr>
      <w:tr w:rsidR="008C7990" w:rsidRPr="00486EB3" w14:paraId="2AB0E850" w14:textId="77777777" w:rsidTr="008F19DF">
        <w:tc>
          <w:tcPr>
            <w:tcW w:w="3330" w:type="dxa"/>
          </w:tcPr>
          <w:p w14:paraId="450B264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Standard Deviation</w:t>
            </w:r>
          </w:p>
        </w:tc>
        <w:tc>
          <w:tcPr>
            <w:tcW w:w="7380" w:type="dxa"/>
          </w:tcPr>
          <w:p w14:paraId="57C7E53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of force values in one task segment</w:t>
            </w:r>
          </w:p>
        </w:tc>
      </w:tr>
      <w:tr w:rsidR="008C7990" w:rsidRPr="00486EB3" w14:paraId="71AA3289" w14:textId="77777777" w:rsidTr="008F19DF">
        <w:tc>
          <w:tcPr>
            <w:tcW w:w="3330" w:type="dxa"/>
          </w:tcPr>
          <w:p w14:paraId="5FCD188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Coefficient of Variance</w:t>
            </w:r>
          </w:p>
        </w:tc>
        <w:tc>
          <w:tcPr>
            <w:tcW w:w="7380" w:type="dxa"/>
          </w:tcPr>
          <w:p w14:paraId="5A33009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Coefficient of variation of force values in one task segment</w:t>
            </w:r>
          </w:p>
        </w:tc>
      </w:tr>
      <w:tr w:rsidR="008C7990" w:rsidRPr="00486EB3" w14:paraId="4F03DDAF" w14:textId="77777777" w:rsidTr="008F19DF">
        <w:tc>
          <w:tcPr>
            <w:tcW w:w="3330" w:type="dxa"/>
          </w:tcPr>
          <w:p w14:paraId="2961ACE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Skewness</w:t>
            </w:r>
          </w:p>
        </w:tc>
        <w:tc>
          <w:tcPr>
            <w:tcW w:w="7380" w:type="dxa"/>
          </w:tcPr>
          <w:p w14:paraId="2331F800"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deviates from a normal distribution</w:t>
            </w:r>
          </w:p>
        </w:tc>
      </w:tr>
      <w:tr w:rsidR="008C7990" w:rsidRPr="00486EB3" w14:paraId="6735A641" w14:textId="77777777" w:rsidTr="008F19DF">
        <w:tc>
          <w:tcPr>
            <w:tcW w:w="3330" w:type="dxa"/>
          </w:tcPr>
          <w:p w14:paraId="625C599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Kurtosis</w:t>
            </w:r>
          </w:p>
        </w:tc>
        <w:tc>
          <w:tcPr>
            <w:tcW w:w="7380" w:type="dxa"/>
          </w:tcPr>
          <w:p w14:paraId="0BE4E51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he extent to which the force data distribution is tailed in a normal distribution</w:t>
            </w:r>
          </w:p>
        </w:tc>
      </w:tr>
      <w:tr w:rsidR="008C7990" w:rsidRPr="00486EB3" w14:paraId="3B996CB1" w14:textId="77777777" w:rsidTr="008F19DF">
        <w:tc>
          <w:tcPr>
            <w:tcW w:w="3330" w:type="dxa"/>
          </w:tcPr>
          <w:p w14:paraId="1037F1F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Distribution Normality Test</w:t>
            </w:r>
          </w:p>
        </w:tc>
        <w:tc>
          <w:tcPr>
            <w:tcW w:w="7380" w:type="dxa"/>
          </w:tcPr>
          <w:p w14:paraId="4D4A6F3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hapiro-Wilk test of normality in force data distribution</w:t>
            </w:r>
          </w:p>
        </w:tc>
      </w:tr>
      <w:tr w:rsidR="008C7990" w:rsidRPr="00486EB3" w14:paraId="112A36C6" w14:textId="77777777" w:rsidTr="008F19DF">
        <w:tc>
          <w:tcPr>
            <w:tcW w:w="3330" w:type="dxa"/>
          </w:tcPr>
          <w:p w14:paraId="07EBA8BB"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Peaks Count</w:t>
            </w:r>
          </w:p>
        </w:tc>
        <w:tc>
          <w:tcPr>
            <w:tcW w:w="7380" w:type="dxa"/>
          </w:tcPr>
          <w:p w14:paraId="76B4CD0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force peaks in one task segment</w:t>
            </w:r>
          </w:p>
        </w:tc>
      </w:tr>
      <w:tr w:rsidR="008C7990" w:rsidRPr="00486EB3" w14:paraId="6F004481" w14:textId="77777777" w:rsidTr="008F19DF">
        <w:tc>
          <w:tcPr>
            <w:tcW w:w="3330" w:type="dxa"/>
          </w:tcPr>
          <w:p w14:paraId="1B840A72"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Maximum Peak Value</w:t>
            </w:r>
          </w:p>
        </w:tc>
        <w:tc>
          <w:tcPr>
            <w:tcW w:w="7380" w:type="dxa"/>
          </w:tcPr>
          <w:p w14:paraId="339179F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eak maximum value in one task segment</w:t>
            </w:r>
          </w:p>
        </w:tc>
      </w:tr>
      <w:tr w:rsidR="008C7990" w:rsidRPr="00486EB3" w14:paraId="1EDD27D3" w14:textId="77777777" w:rsidTr="008F19DF">
        <w:tc>
          <w:tcPr>
            <w:tcW w:w="3330" w:type="dxa"/>
          </w:tcPr>
          <w:p w14:paraId="7850F1E9"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Frequency</w:t>
            </w:r>
          </w:p>
        </w:tc>
        <w:tc>
          <w:tcPr>
            <w:tcW w:w="7380" w:type="dxa"/>
          </w:tcPr>
          <w:p w14:paraId="545D6AF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Dominant time-series harmonics extracted from Fast Fourier Transform (FFT) of force value in one task segment</w:t>
            </w:r>
          </w:p>
        </w:tc>
      </w:tr>
      <w:tr w:rsidR="008C7990" w:rsidRPr="00486EB3" w14:paraId="6AB71297" w14:textId="77777777" w:rsidTr="008F19DF">
        <w:tc>
          <w:tcPr>
            <w:tcW w:w="3330" w:type="dxa"/>
          </w:tcPr>
          <w:p w14:paraId="254D95EE"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Period Length</w:t>
            </w:r>
          </w:p>
        </w:tc>
        <w:tc>
          <w:tcPr>
            <w:tcW w:w="7380" w:type="dxa"/>
          </w:tcPr>
          <w:p w14:paraId="2C7DA1D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verage time length of force cycles in one task segment</w:t>
            </w:r>
          </w:p>
        </w:tc>
      </w:tr>
      <w:tr w:rsidR="008C7990" w:rsidRPr="00486EB3" w14:paraId="57A38A96" w14:textId="77777777" w:rsidTr="008F19DF">
        <w:tc>
          <w:tcPr>
            <w:tcW w:w="3330" w:type="dxa"/>
          </w:tcPr>
          <w:p w14:paraId="0C51285D"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1</w:t>
            </w:r>
            <w:r w:rsidRPr="00486EB3">
              <w:rPr>
                <w:rFonts w:asciiTheme="majorBidi" w:hAnsiTheme="majorBidi" w:cstheme="majorBidi"/>
                <w:color w:val="000000" w:themeColor="text1"/>
                <w:sz w:val="16"/>
                <w:szCs w:val="16"/>
                <w:vertAlign w:val="superscript"/>
              </w:rPr>
              <w:t>st</w:t>
            </w:r>
            <w:r w:rsidRPr="00486EB3">
              <w:rPr>
                <w:rFonts w:asciiTheme="majorBidi" w:hAnsiTheme="majorBidi" w:cstheme="majorBidi"/>
                <w:color w:val="000000" w:themeColor="text1"/>
                <w:sz w:val="16"/>
                <w:szCs w:val="16"/>
              </w:rPr>
              <w:t> Derivative Standard Deviation</w:t>
            </w:r>
          </w:p>
        </w:tc>
        <w:tc>
          <w:tcPr>
            <w:tcW w:w="7380" w:type="dxa"/>
          </w:tcPr>
          <w:p w14:paraId="208634C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tandard deviation for the first derivative of the force signal in one task segment</w:t>
            </w:r>
          </w:p>
        </w:tc>
      </w:tr>
      <w:tr w:rsidR="008C7990" w:rsidRPr="00486EB3" w14:paraId="44F06D42" w14:textId="77777777" w:rsidTr="008F19DF">
        <w:tc>
          <w:tcPr>
            <w:tcW w:w="3330" w:type="dxa"/>
          </w:tcPr>
          <w:p w14:paraId="3808839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lat Spots</w:t>
            </w:r>
          </w:p>
        </w:tc>
        <w:tc>
          <w:tcPr>
            <w:tcW w:w="7380" w:type="dxa"/>
          </w:tcPr>
          <w:p w14:paraId="39AD35A9"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Maximum run length for each section of force time-series when divided into ten equal-sized intervals</w:t>
            </w:r>
          </w:p>
        </w:tc>
      </w:tr>
      <w:tr w:rsidR="008C7990" w:rsidRPr="00486EB3" w14:paraId="05923024" w14:textId="77777777" w:rsidTr="008F19DF">
        <w:tc>
          <w:tcPr>
            <w:tcW w:w="3330" w:type="dxa"/>
          </w:tcPr>
          <w:p w14:paraId="569C6726"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Trend Strength</w:t>
            </w:r>
          </w:p>
        </w:tc>
        <w:tc>
          <w:tcPr>
            <w:tcW w:w="7380" w:type="dxa"/>
          </w:tcPr>
          <w:p w14:paraId="492E0568"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trend in one task segment</w:t>
            </w:r>
          </w:p>
        </w:tc>
      </w:tr>
      <w:tr w:rsidR="008C7990" w:rsidRPr="00486EB3" w14:paraId="15FCCA1A" w14:textId="77777777" w:rsidTr="008F19DF">
        <w:tc>
          <w:tcPr>
            <w:tcW w:w="3330" w:type="dxa"/>
          </w:tcPr>
          <w:p w14:paraId="544D81E2"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inearity</w:t>
            </w:r>
          </w:p>
        </w:tc>
        <w:tc>
          <w:tcPr>
            <w:tcW w:w="7380" w:type="dxa"/>
          </w:tcPr>
          <w:p w14:paraId="3C7CACC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linearity index (from </w:t>
            </w:r>
            <w:proofErr w:type="spellStart"/>
            <w:r w:rsidRPr="00486EB3">
              <w:rPr>
                <w:rFonts w:asciiTheme="majorBidi" w:hAnsiTheme="majorBidi" w:cstheme="majorBidi"/>
                <w:color w:val="000000" w:themeColor="text1"/>
                <w:sz w:val="16"/>
                <w:szCs w:val="16"/>
              </w:rPr>
              <w:t>Teräsvirta’s</w:t>
            </w:r>
            <w:proofErr w:type="spellEnd"/>
            <w:r w:rsidRPr="00486EB3">
              <w:rPr>
                <w:rFonts w:asciiTheme="majorBidi" w:hAnsiTheme="majorBidi" w:cstheme="majorBidi"/>
                <w:color w:val="000000" w:themeColor="text1"/>
                <w:sz w:val="16"/>
                <w:szCs w:val="16"/>
              </w:rPr>
              <w:t xml:space="preserve"> nonlinearity test) in one task segment</w:t>
            </w:r>
          </w:p>
        </w:tc>
      </w:tr>
      <w:tr w:rsidR="008C7990" w:rsidRPr="00486EB3" w14:paraId="0C6265CC" w14:textId="77777777" w:rsidTr="008F19DF">
        <w:tc>
          <w:tcPr>
            <w:tcW w:w="3330" w:type="dxa"/>
          </w:tcPr>
          <w:p w14:paraId="1DE1F45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tability</w:t>
            </w:r>
          </w:p>
        </w:tc>
        <w:tc>
          <w:tcPr>
            <w:tcW w:w="7380" w:type="dxa"/>
          </w:tcPr>
          <w:p w14:paraId="00670CC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stability index (variance of the means) in one task segment</w:t>
            </w:r>
          </w:p>
        </w:tc>
      </w:tr>
      <w:tr w:rsidR="008C7990" w:rsidRPr="00486EB3" w14:paraId="133F1CE2" w14:textId="77777777" w:rsidTr="008F19DF">
        <w:tc>
          <w:tcPr>
            <w:tcW w:w="3330" w:type="dxa"/>
          </w:tcPr>
          <w:p w14:paraId="35E7F05E"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Lumpiness</w:t>
            </w:r>
          </w:p>
        </w:tc>
        <w:tc>
          <w:tcPr>
            <w:tcW w:w="7380" w:type="dxa"/>
          </w:tcPr>
          <w:p w14:paraId="1DFD2347"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series lumpiness index (variance of the variances) in one task segment</w:t>
            </w:r>
          </w:p>
        </w:tc>
      </w:tr>
      <w:tr w:rsidR="008C7990" w:rsidRPr="00486EB3" w14:paraId="7B8E827C" w14:textId="77777777" w:rsidTr="008F19DF">
        <w:tc>
          <w:tcPr>
            <w:tcW w:w="3330" w:type="dxa"/>
          </w:tcPr>
          <w:p w14:paraId="7743C584"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Crossing Points</w:t>
            </w:r>
          </w:p>
        </w:tc>
        <w:tc>
          <w:tcPr>
            <w:tcW w:w="7380" w:type="dxa"/>
          </w:tcPr>
          <w:p w14:paraId="7DFD5ABA"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Number of zero crossings in in one task segment</w:t>
            </w:r>
          </w:p>
        </w:tc>
      </w:tr>
      <w:tr w:rsidR="008C7990" w:rsidRPr="00486EB3" w14:paraId="5D8424DD" w14:textId="77777777" w:rsidTr="008F19DF">
        <w:tc>
          <w:tcPr>
            <w:tcW w:w="3330" w:type="dxa"/>
          </w:tcPr>
          <w:p w14:paraId="2530C51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Entropy</w:t>
            </w:r>
          </w:p>
        </w:tc>
        <w:tc>
          <w:tcPr>
            <w:tcW w:w="7380" w:type="dxa"/>
          </w:tcPr>
          <w:p w14:paraId="5B04AD95"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w:t>
            </w:r>
            <w:proofErr w:type="spellStart"/>
            <w:r w:rsidRPr="00486EB3">
              <w:rPr>
                <w:rFonts w:asciiTheme="majorBidi" w:hAnsiTheme="majorBidi" w:cstheme="majorBidi"/>
                <w:color w:val="000000" w:themeColor="text1"/>
                <w:sz w:val="16"/>
                <w:szCs w:val="16"/>
              </w:rPr>
              <w:t>forecastability</w:t>
            </w:r>
            <w:proofErr w:type="spellEnd"/>
            <w:r w:rsidRPr="00486EB3">
              <w:rPr>
                <w:rFonts w:asciiTheme="majorBidi" w:hAnsiTheme="majorBidi" w:cstheme="majorBidi"/>
                <w:color w:val="000000" w:themeColor="text1"/>
                <w:sz w:val="16"/>
                <w:szCs w:val="16"/>
              </w:rPr>
              <w:t xml:space="preserve"> in one task segment (low values indicate a high signal-to-noise ratio)</w:t>
            </w:r>
          </w:p>
        </w:tc>
      </w:tr>
      <w:tr w:rsidR="008C7990" w:rsidRPr="00486EB3" w14:paraId="518C1F59" w14:textId="77777777" w:rsidTr="008F19DF">
        <w:tc>
          <w:tcPr>
            <w:tcW w:w="3330" w:type="dxa"/>
          </w:tcPr>
          <w:p w14:paraId="3187162A"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Heterogeneity</w:t>
            </w:r>
          </w:p>
        </w:tc>
        <w:tc>
          <w:tcPr>
            <w:tcW w:w="7380" w:type="dxa"/>
          </w:tcPr>
          <w:p w14:paraId="266A27F8"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 xml:space="preserve">Force time-series heterogeneity in one task segment (based on </w:t>
            </w:r>
            <w:r w:rsidRPr="00486EB3">
              <w:rPr>
                <w:rFonts w:asciiTheme="majorBidi" w:hAnsiTheme="majorBidi" w:cstheme="majorBidi"/>
                <w:color w:val="000000" w:themeColor="text1"/>
                <w:sz w:val="16"/>
                <w:szCs w:val="16"/>
                <w:shd w:val="clear" w:color="auto" w:fill="FFFFFF"/>
              </w:rPr>
              <w:t>autoregressive conditional heteroskedasticity (ARCH) effects</w:t>
            </w:r>
            <w:r w:rsidRPr="00486EB3">
              <w:rPr>
                <w:rFonts w:asciiTheme="majorBidi" w:hAnsiTheme="majorBidi" w:cstheme="majorBidi"/>
                <w:color w:val="000000" w:themeColor="text1"/>
                <w:sz w:val="16"/>
                <w:szCs w:val="16"/>
              </w:rPr>
              <w:t>)</w:t>
            </w:r>
          </w:p>
        </w:tc>
      </w:tr>
      <w:tr w:rsidR="008C7990" w:rsidRPr="00486EB3" w14:paraId="2790B418" w14:textId="77777777" w:rsidTr="008F19DF">
        <w:tc>
          <w:tcPr>
            <w:tcW w:w="3330" w:type="dxa"/>
          </w:tcPr>
          <w:p w14:paraId="079B7366"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Spikiness</w:t>
            </w:r>
          </w:p>
        </w:tc>
        <w:tc>
          <w:tcPr>
            <w:tcW w:w="7380" w:type="dxa"/>
          </w:tcPr>
          <w:p w14:paraId="71A6D044"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time series spikiness index (variance of the leave-one-out variances of the remainder component) in one task segment</w:t>
            </w:r>
          </w:p>
        </w:tc>
      </w:tr>
      <w:tr w:rsidR="008C7990" w:rsidRPr="00486EB3" w14:paraId="5DF4AD9B" w14:textId="77777777" w:rsidTr="008F19DF">
        <w:tc>
          <w:tcPr>
            <w:tcW w:w="3330" w:type="dxa"/>
          </w:tcPr>
          <w:p w14:paraId="7559CC11"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Minimum</w:t>
            </w:r>
          </w:p>
        </w:tc>
        <w:tc>
          <w:tcPr>
            <w:tcW w:w="7380" w:type="dxa"/>
          </w:tcPr>
          <w:p w14:paraId="10F68FBB"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minimum of the autocorrelation function in force time-series signal from one task segment</w:t>
            </w:r>
          </w:p>
        </w:tc>
      </w:tr>
      <w:tr w:rsidR="008C7990" w:rsidRPr="00486EB3" w14:paraId="0DF6A4E6" w14:textId="77777777" w:rsidTr="008F19DF">
        <w:tc>
          <w:tcPr>
            <w:tcW w:w="3330" w:type="dxa"/>
          </w:tcPr>
          <w:p w14:paraId="0EB507C0"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orce Profile First Autocorrelation Zero</w:t>
            </w:r>
          </w:p>
        </w:tc>
        <w:tc>
          <w:tcPr>
            <w:tcW w:w="7380" w:type="dxa"/>
          </w:tcPr>
          <w:p w14:paraId="51F70E91"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Time of first zero crossing of the autocorrelation function in force time-series signal from one task segment</w:t>
            </w:r>
          </w:p>
        </w:tc>
      </w:tr>
      <w:tr w:rsidR="008C7990" w:rsidRPr="00486EB3" w14:paraId="14A630F9" w14:textId="77777777" w:rsidTr="008F19DF">
        <w:tc>
          <w:tcPr>
            <w:tcW w:w="3330" w:type="dxa"/>
          </w:tcPr>
          <w:p w14:paraId="4A20C553"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1</w:t>
            </w:r>
          </w:p>
        </w:tc>
        <w:tc>
          <w:tcPr>
            <w:tcW w:w="7380" w:type="dxa"/>
          </w:tcPr>
          <w:p w14:paraId="663EDCB6"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First autocorrelation coefficient from force time-series signal in one task segment</w:t>
            </w:r>
          </w:p>
        </w:tc>
      </w:tr>
      <w:tr w:rsidR="008C7990" w:rsidRPr="00486EB3" w14:paraId="2AF4A38E" w14:textId="77777777" w:rsidTr="008F19DF">
        <w:tc>
          <w:tcPr>
            <w:tcW w:w="3330" w:type="dxa"/>
          </w:tcPr>
          <w:p w14:paraId="46B187CA" w14:textId="77777777" w:rsidR="008C7990" w:rsidRPr="00486EB3" w:rsidRDefault="008C7990" w:rsidP="008F19DF">
            <w:pPr>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Autocorrelation Function E5</w:t>
            </w:r>
          </w:p>
        </w:tc>
        <w:tc>
          <w:tcPr>
            <w:tcW w:w="7380" w:type="dxa"/>
          </w:tcPr>
          <w:p w14:paraId="23B3273A" w14:textId="77777777" w:rsidR="008C7990" w:rsidRPr="00486EB3" w:rsidRDefault="008C7990" w:rsidP="008F19DF">
            <w:pPr>
              <w:pStyle w:val="NormalWeb"/>
              <w:rPr>
                <w:rFonts w:asciiTheme="majorBidi" w:hAnsiTheme="majorBidi" w:cstheme="majorBidi"/>
                <w:color w:val="000000" w:themeColor="text1"/>
                <w:sz w:val="16"/>
                <w:szCs w:val="16"/>
              </w:rPr>
            </w:pPr>
            <w:r w:rsidRPr="00486EB3">
              <w:rPr>
                <w:rFonts w:asciiTheme="majorBidi" w:hAnsiTheme="majorBidi" w:cstheme="majorBidi"/>
                <w:color w:val="000000" w:themeColor="text1"/>
                <w:sz w:val="16"/>
                <w:szCs w:val="16"/>
              </w:rPr>
              <w:t>Sum of the first ten squared autocorrelation coefficients from force time-series signal in one task segment</w:t>
            </w:r>
          </w:p>
        </w:tc>
      </w:tr>
    </w:tbl>
    <w:p w14:paraId="06333D01" w14:textId="77777777" w:rsidR="008C7990" w:rsidRPr="00486EB3" w:rsidRDefault="008C7990" w:rsidP="008C7990">
      <w:pPr>
        <w:ind w:right="-450"/>
        <w:rPr>
          <w:rFonts w:asciiTheme="majorBidi" w:hAnsiTheme="majorBidi" w:cstheme="majorBidi"/>
          <w:b/>
          <w:bCs/>
        </w:rPr>
      </w:pPr>
      <w:r w:rsidRPr="00486EB3">
        <w:rPr>
          <w:rFonts w:asciiTheme="majorBidi" w:hAnsiTheme="majorBidi" w:cstheme="majorBidi"/>
          <w:b/>
          <w:bCs/>
        </w:rPr>
        <w:t xml:space="preserve">                   </w:t>
      </w:r>
    </w:p>
    <w:p w14:paraId="76B80E9A" w14:textId="77777777" w:rsidR="008C7990" w:rsidRPr="00486EB3" w:rsidRDefault="008C7990" w:rsidP="008C7990">
      <w:pPr>
        <w:rPr>
          <w:rFonts w:asciiTheme="majorBidi" w:hAnsiTheme="majorBidi" w:cstheme="majorBidi"/>
        </w:rPr>
      </w:pPr>
    </w:p>
    <w:p w14:paraId="0E150F7A" w14:textId="77777777" w:rsidR="008C7990" w:rsidRPr="00486EB3" w:rsidRDefault="008C7990" w:rsidP="008C7990">
      <w:pPr>
        <w:rPr>
          <w:rFonts w:asciiTheme="majorBidi" w:hAnsiTheme="majorBidi" w:cstheme="majorBidi"/>
        </w:rPr>
      </w:pPr>
    </w:p>
    <w:p w14:paraId="58FF7397" w14:textId="77777777" w:rsidR="008C7990" w:rsidRPr="00486EB3" w:rsidRDefault="008C7990" w:rsidP="008C7990">
      <w:pPr>
        <w:rPr>
          <w:rFonts w:asciiTheme="majorBidi" w:hAnsiTheme="majorBidi" w:cstheme="majorBidi"/>
        </w:rPr>
      </w:pPr>
      <w:r w:rsidRPr="00486EB3">
        <w:rPr>
          <w:rFonts w:asciiTheme="majorBidi" w:hAnsiTheme="majorBidi" w:cstheme="majorBidi"/>
        </w:rPr>
        <w:fldChar w:fldCharType="begin"/>
      </w:r>
      <w:r w:rsidRPr="00486EB3">
        <w:rPr>
          <w:rFonts w:asciiTheme="majorBidi" w:hAnsiTheme="majorBidi" w:cstheme="majorBidi"/>
        </w:rPr>
        <w:instrText xml:space="preserve"> ADDIN EN.REFLIST </w:instrText>
      </w:r>
      <w:r w:rsidR="00083CF2">
        <w:rPr>
          <w:rFonts w:asciiTheme="majorBidi" w:hAnsiTheme="majorBidi" w:cstheme="majorBidi"/>
        </w:rPr>
        <w:fldChar w:fldCharType="separate"/>
      </w:r>
      <w:r w:rsidRPr="00486EB3">
        <w:rPr>
          <w:rFonts w:asciiTheme="majorBidi" w:hAnsiTheme="majorBidi" w:cstheme="majorBidi"/>
        </w:rPr>
        <w:fldChar w:fldCharType="end"/>
      </w:r>
    </w:p>
    <w:p w14:paraId="5B025181" w14:textId="77777777" w:rsidR="008C7990" w:rsidRPr="00D76944" w:rsidRDefault="008C7990" w:rsidP="008C7990">
      <w:pPr>
        <w:rPr>
          <w:rFonts w:asciiTheme="majorBidi" w:hAnsiTheme="majorBidi" w:cstheme="majorBidi"/>
          <w:b/>
          <w:bCs/>
          <w:sz w:val="32"/>
          <w:szCs w:val="32"/>
        </w:rPr>
      </w:pPr>
    </w:p>
    <w:p w14:paraId="02FDA00D" w14:textId="77777777" w:rsidR="008C7990" w:rsidRPr="00D76944" w:rsidRDefault="008C7990" w:rsidP="008C7990">
      <w:pPr>
        <w:rPr>
          <w:rFonts w:asciiTheme="majorBidi" w:hAnsiTheme="majorBidi" w:cstheme="majorBidi"/>
          <w:b/>
          <w:bCs/>
          <w:sz w:val="32"/>
          <w:szCs w:val="32"/>
        </w:rPr>
      </w:pPr>
    </w:p>
    <w:p w14:paraId="56F1D28F" w14:textId="77777777" w:rsidR="008C7990" w:rsidRPr="00D76944" w:rsidRDefault="008C7990" w:rsidP="008C7990">
      <w:pPr>
        <w:rPr>
          <w:rFonts w:asciiTheme="majorBidi" w:hAnsiTheme="majorBidi" w:cstheme="majorBidi"/>
          <w:b/>
          <w:bCs/>
          <w:sz w:val="32"/>
          <w:szCs w:val="32"/>
        </w:rPr>
      </w:pPr>
    </w:p>
    <w:p w14:paraId="1627AEDE" w14:textId="77777777" w:rsidR="008C7990" w:rsidRPr="00D76944" w:rsidRDefault="008C7990" w:rsidP="008C7990">
      <w:pPr>
        <w:rPr>
          <w:rFonts w:asciiTheme="majorBidi" w:hAnsiTheme="majorBidi" w:cstheme="majorBidi"/>
          <w:b/>
          <w:bCs/>
          <w:sz w:val="32"/>
          <w:szCs w:val="32"/>
        </w:rPr>
      </w:pPr>
    </w:p>
    <w:p w14:paraId="0B6C28E2" w14:textId="77777777" w:rsidR="008C7990" w:rsidRPr="00D76944" w:rsidRDefault="008C7990" w:rsidP="008C7990">
      <w:pPr>
        <w:rPr>
          <w:rFonts w:asciiTheme="majorBidi" w:hAnsiTheme="majorBidi" w:cstheme="majorBidi"/>
          <w:b/>
          <w:bCs/>
          <w:sz w:val="32"/>
          <w:szCs w:val="32"/>
        </w:rPr>
      </w:pPr>
    </w:p>
    <w:p w14:paraId="4F691C59" w14:textId="77777777" w:rsidR="008C7990" w:rsidRPr="00D76944" w:rsidRDefault="008C7990" w:rsidP="008C7990">
      <w:pPr>
        <w:rPr>
          <w:rFonts w:asciiTheme="majorBidi" w:hAnsiTheme="majorBidi" w:cstheme="majorBidi"/>
          <w:b/>
          <w:bCs/>
          <w:sz w:val="32"/>
          <w:szCs w:val="32"/>
        </w:rPr>
      </w:pPr>
    </w:p>
    <w:p w14:paraId="1947E757" w14:textId="77777777" w:rsidR="008C7990" w:rsidRDefault="008C7990" w:rsidP="008C7990">
      <w:pPr>
        <w:rPr>
          <w:rFonts w:asciiTheme="majorBidi" w:hAnsiTheme="majorBidi" w:cstheme="majorBidi"/>
        </w:rPr>
      </w:pPr>
    </w:p>
    <w:p w14:paraId="0F8DA740" w14:textId="77777777" w:rsidR="008C7990" w:rsidRDefault="008C7990" w:rsidP="008C7990">
      <w:pPr>
        <w:rPr>
          <w:rFonts w:asciiTheme="majorBidi" w:hAnsiTheme="majorBidi" w:cstheme="majorBidi"/>
        </w:rPr>
      </w:pPr>
    </w:p>
    <w:p w14:paraId="24CC31BA" w14:textId="77777777" w:rsidR="008C7990" w:rsidRDefault="008C7990" w:rsidP="008C7990">
      <w:pPr>
        <w:rPr>
          <w:rFonts w:asciiTheme="majorBidi" w:hAnsiTheme="majorBidi" w:cstheme="majorBidi"/>
        </w:rPr>
      </w:pPr>
    </w:p>
    <w:p w14:paraId="3553990C" w14:textId="77777777" w:rsidR="008C7990" w:rsidRDefault="008C7990" w:rsidP="008C7990">
      <w:pPr>
        <w:rPr>
          <w:rFonts w:asciiTheme="majorBidi" w:hAnsiTheme="majorBidi" w:cstheme="majorBidi"/>
        </w:rPr>
      </w:pPr>
    </w:p>
    <w:p w14:paraId="556A15D3" w14:textId="77777777" w:rsidR="008C7990" w:rsidRDefault="008C7990" w:rsidP="008C7990">
      <w:pPr>
        <w:rPr>
          <w:rFonts w:asciiTheme="majorBidi" w:hAnsiTheme="majorBidi" w:cstheme="majorBidi"/>
        </w:rPr>
      </w:pPr>
    </w:p>
    <w:p w14:paraId="23106F5C" w14:textId="77777777" w:rsidR="008C7990" w:rsidRDefault="008C7990" w:rsidP="008C7990">
      <w:pPr>
        <w:rPr>
          <w:rFonts w:asciiTheme="majorBidi" w:hAnsiTheme="majorBidi" w:cstheme="majorBidi"/>
        </w:rPr>
      </w:pPr>
    </w:p>
    <w:p w14:paraId="5DEAF265" w14:textId="77777777" w:rsidR="008C7990" w:rsidRDefault="008C7990" w:rsidP="008C7990">
      <w:pPr>
        <w:rPr>
          <w:rFonts w:asciiTheme="majorBidi" w:hAnsiTheme="majorBidi" w:cstheme="majorBidi"/>
        </w:rPr>
      </w:pPr>
    </w:p>
    <w:p w14:paraId="0E716FA8" w14:textId="37E1E8DB" w:rsidR="008C7990" w:rsidRDefault="008C7990" w:rsidP="007B4904">
      <w:pPr>
        <w:rPr>
          <w:rFonts w:asciiTheme="majorBidi" w:hAnsiTheme="majorBidi" w:cstheme="majorBidi"/>
        </w:rPr>
      </w:pPr>
    </w:p>
    <w:p w14:paraId="70AEE36F" w14:textId="77777777" w:rsidR="007B4904" w:rsidRPr="00D76944" w:rsidRDefault="007B4904" w:rsidP="007B4904">
      <w:pPr>
        <w:rPr>
          <w:rFonts w:asciiTheme="majorBidi" w:hAnsiTheme="majorBidi" w:cstheme="majorBidi"/>
        </w:rPr>
      </w:pPr>
    </w:p>
    <w:p w14:paraId="7A445861" w14:textId="77777777" w:rsidR="008C7990" w:rsidRDefault="008C7990" w:rsidP="003C2AB4">
      <w:pPr>
        <w:rPr>
          <w:rFonts w:asciiTheme="majorBidi" w:hAnsiTheme="majorBidi" w:cstheme="majorBidi"/>
          <w:b/>
          <w:bCs/>
          <w:sz w:val="32"/>
          <w:szCs w:val="32"/>
        </w:rPr>
      </w:pPr>
    </w:p>
    <w:p w14:paraId="1D2ABFEE" w14:textId="2B8DCED4" w:rsidR="003C2AB4" w:rsidRPr="00D76944" w:rsidRDefault="003C2AB4" w:rsidP="003C2AB4">
      <w:pPr>
        <w:rPr>
          <w:rFonts w:asciiTheme="majorBidi" w:hAnsiTheme="majorBidi" w:cstheme="majorBidi"/>
          <w:b/>
          <w:bCs/>
          <w:sz w:val="32"/>
          <w:szCs w:val="32"/>
        </w:rPr>
      </w:pPr>
      <w:r w:rsidRPr="00D76944">
        <w:rPr>
          <w:rFonts w:asciiTheme="majorBidi" w:hAnsiTheme="majorBidi" w:cstheme="majorBidi"/>
          <w:b/>
          <w:bCs/>
          <w:sz w:val="32"/>
          <w:szCs w:val="32"/>
        </w:rPr>
        <w:lastRenderedPageBreak/>
        <w:t>Results</w:t>
      </w:r>
    </w:p>
    <w:p w14:paraId="0C11C7FC" w14:textId="77777777" w:rsidR="003C2AB4" w:rsidRPr="00D76944" w:rsidRDefault="003C2AB4" w:rsidP="003C2AB4">
      <w:pPr>
        <w:rPr>
          <w:rFonts w:asciiTheme="majorBidi" w:hAnsiTheme="majorBidi" w:cstheme="majorBidi"/>
          <w:b/>
          <w:bCs/>
          <w:sz w:val="32"/>
          <w:szCs w:val="32"/>
        </w:rPr>
      </w:pPr>
    </w:p>
    <w:p w14:paraId="2131BCB4"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t>Force Profile Segmentation</w:t>
      </w:r>
    </w:p>
    <w:p w14:paraId="0C211B0A" w14:textId="77777777" w:rsidR="003C2AB4" w:rsidRPr="00D76944" w:rsidRDefault="003C2AB4" w:rsidP="003C2AB4">
      <w:pPr>
        <w:rPr>
          <w:rFonts w:asciiTheme="majorBidi" w:hAnsiTheme="majorBidi" w:cstheme="majorBidi"/>
          <w:b/>
          <w:bCs/>
          <w:sz w:val="32"/>
          <w:szCs w:val="32"/>
        </w:rPr>
      </w:pPr>
    </w:p>
    <w:p w14:paraId="6D16F35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38B7E53" wp14:editId="397A00C8">
            <wp:extent cx="2743200" cy="20574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noProof/>
        </w:rPr>
        <w:drawing>
          <wp:inline distT="0" distB="0" distL="0" distR="0" wp14:anchorId="187CCF33" wp14:editId="0725A981">
            <wp:extent cx="2743200" cy="2057400"/>
            <wp:effectExtent l="0" t="0" r="0" b="0"/>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p>
    <w:p w14:paraId="24827753" w14:textId="77777777" w:rsidR="003C2AB4" w:rsidRPr="00D76944" w:rsidRDefault="003C2AB4" w:rsidP="003C2AB4">
      <w:pPr>
        <w:pStyle w:val="ListParagraph"/>
        <w:numPr>
          <w:ilvl w:val="0"/>
          <w:numId w:val="1"/>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w:t>
      </w:r>
      <w:r w:rsidRPr="00D76944">
        <w:rPr>
          <w:rFonts w:asciiTheme="majorBidi" w:hAnsiTheme="majorBidi" w:cstheme="majorBidi"/>
        </w:rPr>
        <w:tab/>
        <w:t xml:space="preserve">                  (b)</w:t>
      </w:r>
    </w:p>
    <w:p w14:paraId="3C286479" w14:textId="2B9DA8C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7</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egmentation using U-Net model. </w:t>
      </w:r>
      <w:r w:rsidRPr="00D76944">
        <w:rPr>
          <w:rFonts w:asciiTheme="majorBidi" w:hAnsiTheme="majorBidi" w:cstheme="majorBidi"/>
        </w:rPr>
        <w:t xml:space="preserve">History results for model accuracy and loss function value over 50 epochs overlaid for both training and validation iteration. a) The minimum validation loss function value occurred at epoch 28 and was 0.0878 (training loss = 0.0827). b) The historical accuracy for training has a consistent improvement over the trials and achieved 0.98 in training and 0.97 in validation. </w:t>
      </w:r>
    </w:p>
    <w:p w14:paraId="74A34E12"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4AE46266" wp14:editId="369FC729">
            <wp:extent cx="2743200" cy="2743200"/>
            <wp:effectExtent l="0" t="0" r="0" b="0"/>
            <wp:docPr id="18" name="Picture 1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treemap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7F6F9C2" w14:textId="554E3665"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8</w:t>
      </w:r>
      <w:r w:rsidRPr="00D76944">
        <w:rPr>
          <w:rFonts w:asciiTheme="majorBidi" w:hAnsiTheme="majorBidi" w:cstheme="majorBidi"/>
          <w:b/>
          <w:bCs/>
        </w:rPr>
        <w:t xml:space="preserve"> | The summary prediction results for the segmentation model as binary classification problem using U-Net model. </w:t>
      </w:r>
      <w:r w:rsidRPr="00D76944">
        <w:rPr>
          <w:rFonts w:asciiTheme="majorBidi" w:hAnsiTheme="majorBidi" w:cstheme="majorBidi"/>
        </w:rPr>
        <w:t>Across the approximately 398K</w:t>
      </w:r>
      <w:r w:rsidRPr="00D76944">
        <w:rPr>
          <w:rFonts w:asciiTheme="majorBidi" w:hAnsiTheme="majorBidi" w:cstheme="majorBidi"/>
          <w:color w:val="000000" w:themeColor="text1"/>
        </w:rPr>
        <w:t xml:space="preserve"> records of force data points with 54.4% in </w:t>
      </w:r>
      <w:r w:rsidRPr="00D76944">
        <w:rPr>
          <w:rFonts w:asciiTheme="majorBidi" w:hAnsiTheme="majorBidi" w:cstheme="majorBidi"/>
          <w:i/>
          <w:iCs/>
          <w:color w:val="000000" w:themeColor="text1"/>
        </w:rPr>
        <w:t>ON</w:t>
      </w:r>
      <w:r w:rsidRPr="00D76944">
        <w:rPr>
          <w:rFonts w:asciiTheme="majorBidi" w:hAnsiTheme="majorBidi" w:cstheme="majorBidi"/>
          <w:color w:val="000000" w:themeColor="text1"/>
        </w:rPr>
        <w:t xml:space="preserve"> labels and 45.6% in </w:t>
      </w:r>
      <w:r w:rsidRPr="00D76944">
        <w:rPr>
          <w:rFonts w:asciiTheme="majorBidi" w:hAnsiTheme="majorBidi" w:cstheme="majorBidi"/>
          <w:i/>
          <w:iCs/>
          <w:color w:val="000000" w:themeColor="text1"/>
        </w:rPr>
        <w:t>OFF</w:t>
      </w:r>
      <w:r w:rsidRPr="00D76944">
        <w:rPr>
          <w:rFonts w:asciiTheme="majorBidi" w:hAnsiTheme="majorBidi" w:cstheme="majorBidi"/>
          <w:color w:val="000000" w:themeColor="text1"/>
        </w:rPr>
        <w:t xml:space="preserve"> labels after the implementation of our rule-based data balancing,</w:t>
      </w:r>
      <w:r w:rsidRPr="00D76944">
        <w:rPr>
          <w:rFonts w:asciiTheme="majorBidi" w:hAnsiTheme="majorBidi" w:cstheme="majorBidi"/>
          <w:b/>
          <w:bCs/>
        </w:rPr>
        <w:t xml:space="preserve"> </w:t>
      </w:r>
      <w:r w:rsidRPr="00D76944">
        <w:rPr>
          <w:rFonts w:asciiTheme="majorBidi" w:hAnsiTheme="majorBidi" w:cstheme="majorBidi"/>
        </w:rPr>
        <w:t>the accuracy of classification was 0.95, sensitivity (True Positive Rate: TPR) was 0.96, and specificity (True Negative Rate: TNR) was 0.94.</w:t>
      </w:r>
    </w:p>
    <w:p w14:paraId="18D84CA3" w14:textId="77777777" w:rsidR="003C2AB4" w:rsidRPr="00D76944" w:rsidRDefault="003C2AB4" w:rsidP="003C2AB4">
      <w:pPr>
        <w:rPr>
          <w:rFonts w:asciiTheme="majorBidi" w:hAnsiTheme="majorBidi" w:cstheme="majorBidi"/>
        </w:rPr>
      </w:pPr>
    </w:p>
    <w:p w14:paraId="3D00D5C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2AA83D26" wp14:editId="133E98B3">
            <wp:extent cx="4572000" cy="2667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641698A6"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51EAF2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74BFDA" wp14:editId="10F0EA36">
            <wp:extent cx="4572000" cy="2667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3D5B26FC"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6CF366D0" w14:textId="77777777" w:rsidR="003C2AB4" w:rsidRPr="00D76944" w:rsidRDefault="003C2AB4" w:rsidP="003C2AB4">
      <w:pPr>
        <w:rPr>
          <w:rFonts w:asciiTheme="majorBidi" w:hAnsiTheme="majorBidi" w:cstheme="majorBidi"/>
          <w:b/>
          <w:bCs/>
        </w:rPr>
      </w:pPr>
    </w:p>
    <w:p w14:paraId="50BC2E86" w14:textId="218F1BD3"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9</w:t>
      </w:r>
      <w:r w:rsidRPr="00D76944">
        <w:rPr>
          <w:rFonts w:asciiTheme="majorBidi" w:hAnsiTheme="majorBidi" w:cstheme="majorBidi"/>
          <w:b/>
          <w:bCs/>
        </w:rPr>
        <w:t xml:space="preserve"> | The prediction performance for the segmentation model through receiver operating characteristic curves. </w:t>
      </w:r>
      <w:r w:rsidRPr="00D76944">
        <w:rPr>
          <w:rFonts w:asciiTheme="majorBidi" w:hAnsiTheme="majorBidi" w:cstheme="majorBidi"/>
        </w:rPr>
        <w:t>The ROC plots illustrate the diagnostic ability of the binary classifier in the segmentation model as the discrimination threshold varies by plotting the TPR (sensitivity or recall) against the FPR (1-specificity). a) Shows the class 0 (</w:t>
      </w:r>
      <w:r w:rsidRPr="00D76944">
        <w:rPr>
          <w:rFonts w:asciiTheme="majorBidi" w:hAnsiTheme="majorBidi" w:cstheme="majorBidi"/>
          <w:i/>
          <w:iCs/>
        </w:rPr>
        <w:t>OFF</w:t>
      </w:r>
      <w:r w:rsidRPr="00D76944">
        <w:rPr>
          <w:rFonts w:asciiTheme="majorBidi" w:hAnsiTheme="majorBidi" w:cstheme="majorBidi"/>
        </w:rPr>
        <w:t>) ROC curve with AUC value of 0.99. b) Visualizes the class-based comparison of ROC curves along with the macro-average (independently for each class) and micro-average (aggregative contribution for all classes) showing an AUC of 0.99 in both settings. Note that One-vs-One and One-vs-Rest class AUC has identical results given the 2-class problem in hand.</w:t>
      </w:r>
    </w:p>
    <w:p w14:paraId="5E51B95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555CF32" wp14:editId="47FA5FC5">
            <wp:extent cx="4572000" cy="26670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040700A" w14:textId="77777777" w:rsidR="003C2AB4" w:rsidRPr="00D76944" w:rsidRDefault="003C2AB4" w:rsidP="003C2AB4">
      <w:pPr>
        <w:jc w:val="center"/>
        <w:rPr>
          <w:rFonts w:asciiTheme="majorBidi" w:hAnsiTheme="majorBidi" w:cstheme="majorBidi"/>
        </w:rPr>
      </w:pPr>
    </w:p>
    <w:p w14:paraId="4316E7E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60CB729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6B38E1A7" wp14:editId="0035C2C0">
            <wp:extent cx="4572000" cy="2667000"/>
            <wp:effectExtent l="0" t="0" r="0" b="0"/>
            <wp:docPr id="14" name="Picture 1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7F7113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C5D7F4B" w14:textId="77777777" w:rsidR="003C2AB4" w:rsidRPr="00D76944" w:rsidRDefault="003C2AB4" w:rsidP="003C2AB4">
      <w:pPr>
        <w:rPr>
          <w:rFonts w:asciiTheme="majorBidi" w:hAnsiTheme="majorBidi" w:cstheme="majorBidi"/>
          <w:b/>
          <w:bCs/>
          <w:sz w:val="28"/>
          <w:szCs w:val="28"/>
        </w:rPr>
      </w:pPr>
    </w:p>
    <w:p w14:paraId="09E93F2F" w14:textId="79448E6F"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10</w:t>
      </w:r>
      <w:r w:rsidRPr="00D76944">
        <w:rPr>
          <w:rFonts w:asciiTheme="majorBidi" w:hAnsiTheme="majorBidi" w:cstheme="majorBidi"/>
          <w:b/>
          <w:bCs/>
        </w:rPr>
        <w:t xml:space="preserve"> | Illustrating the trade-off between true positive rate and positive predictive value in different probability thresholds in segment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t>
      </w:r>
      <w:proofErr w:type="gramStart"/>
      <w:r w:rsidRPr="00D76944">
        <w:rPr>
          <w:rFonts w:asciiTheme="majorBidi" w:hAnsiTheme="majorBidi" w:cstheme="majorBidi"/>
        </w:rPr>
        <w:t>was</w:t>
      </w:r>
      <w:proofErr w:type="gramEnd"/>
      <w:r w:rsidRPr="00D76944">
        <w:rPr>
          <w:rFonts w:asciiTheme="majorBidi" w:hAnsiTheme="majorBidi" w:cstheme="majorBidi"/>
        </w:rPr>
        <w:t xml:space="preserve"> 0.99. b) The precision-recall values were 0.99 and 0.98 for each class of forceps </w:t>
      </w:r>
      <w:r w:rsidRPr="00D76944">
        <w:rPr>
          <w:rFonts w:asciiTheme="majorBidi" w:hAnsiTheme="majorBidi" w:cstheme="majorBidi"/>
          <w:i/>
          <w:iCs/>
        </w:rPr>
        <w:t>ON</w:t>
      </w:r>
      <w:r w:rsidRPr="00D76944">
        <w:rPr>
          <w:rFonts w:asciiTheme="majorBidi" w:hAnsiTheme="majorBidi" w:cstheme="majorBidi"/>
        </w:rPr>
        <w:t xml:space="preserve"> (class 1) and </w:t>
      </w:r>
      <w:r w:rsidRPr="00D76944">
        <w:rPr>
          <w:rFonts w:asciiTheme="majorBidi" w:hAnsiTheme="majorBidi" w:cstheme="majorBidi"/>
          <w:i/>
          <w:iCs/>
        </w:rPr>
        <w:t xml:space="preserve">OFF </w:t>
      </w:r>
      <w:r w:rsidRPr="00D76944">
        <w:rPr>
          <w:rFonts w:asciiTheme="majorBidi" w:hAnsiTheme="majorBidi" w:cstheme="majorBidi"/>
        </w:rPr>
        <w:t xml:space="preserve">(class 0), respectively. The inclusion of ISO-F1 curves shows that for </w:t>
      </w:r>
      <w:r w:rsidRPr="00D76944">
        <w:rPr>
          <w:rFonts w:asciiTheme="majorBidi" w:hAnsiTheme="majorBidi" w:cstheme="majorBidi"/>
          <w:color w:val="202124"/>
        </w:rPr>
        <w:t xml:space="preserve">all the points in the precision/recall space, most instanc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w:t>
      </w:r>
      <w:r w:rsidRPr="00D76944">
        <w:rPr>
          <w:rStyle w:val="apple-converted-space"/>
          <w:rFonts w:asciiTheme="majorBidi" w:hAnsiTheme="majorBidi" w:cstheme="majorBidi"/>
          <w:color w:val="202124"/>
          <w:shd w:val="clear" w:color="auto" w:fill="FFFFFF"/>
        </w:rPr>
        <w:t> </w:t>
      </w:r>
    </w:p>
    <w:p w14:paraId="5429A6DE" w14:textId="77777777" w:rsidR="003C2AB4" w:rsidRPr="00D76944" w:rsidRDefault="003C2AB4" w:rsidP="003C2AB4">
      <w:pPr>
        <w:rPr>
          <w:rFonts w:asciiTheme="majorBidi" w:hAnsiTheme="majorBidi" w:cstheme="majorBidi"/>
        </w:rPr>
      </w:pPr>
    </w:p>
    <w:p w14:paraId="5CF386B6" w14:textId="078DF3F8" w:rsidR="003C2AB4" w:rsidRDefault="003C2AB4" w:rsidP="003C2AB4">
      <w:pPr>
        <w:rPr>
          <w:rFonts w:asciiTheme="majorBidi" w:hAnsiTheme="majorBidi" w:cstheme="majorBidi"/>
        </w:rPr>
      </w:pPr>
    </w:p>
    <w:p w14:paraId="6BD51C66" w14:textId="77777777" w:rsidR="00D76944" w:rsidRPr="00D76944" w:rsidRDefault="00D76944" w:rsidP="003C2AB4">
      <w:pPr>
        <w:rPr>
          <w:rFonts w:asciiTheme="majorBidi" w:hAnsiTheme="majorBidi" w:cstheme="majorBidi"/>
        </w:rPr>
      </w:pPr>
    </w:p>
    <w:p w14:paraId="0583DBD2" w14:textId="77777777" w:rsidR="003C2AB4" w:rsidRPr="00D76944" w:rsidRDefault="003C2AB4" w:rsidP="003C2AB4">
      <w:pPr>
        <w:rPr>
          <w:rFonts w:asciiTheme="majorBidi" w:hAnsiTheme="majorBidi" w:cstheme="majorBidi"/>
        </w:rPr>
      </w:pPr>
    </w:p>
    <w:p w14:paraId="2E94C9C0" w14:textId="77777777" w:rsidR="003C2AB4" w:rsidRPr="00D76944" w:rsidRDefault="003C2AB4" w:rsidP="003C2AB4">
      <w:pPr>
        <w:rPr>
          <w:rFonts w:asciiTheme="majorBidi" w:hAnsiTheme="majorBidi" w:cstheme="majorBidi"/>
        </w:rPr>
      </w:pPr>
    </w:p>
    <w:p w14:paraId="1D0CA903" w14:textId="77777777" w:rsidR="003C2AB4" w:rsidRPr="00D76944" w:rsidRDefault="003C2AB4" w:rsidP="003C2AB4">
      <w:pPr>
        <w:rPr>
          <w:rFonts w:asciiTheme="majorBidi" w:hAnsiTheme="majorBidi" w:cstheme="majorBidi"/>
        </w:rPr>
      </w:pPr>
    </w:p>
    <w:p w14:paraId="09BC9EE7" w14:textId="77777777" w:rsidR="003C2AB4" w:rsidRPr="00D7694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Skill Classification</w:t>
      </w:r>
    </w:p>
    <w:p w14:paraId="2428A9FC" w14:textId="77777777" w:rsidR="003C2AB4" w:rsidRPr="00D76944" w:rsidRDefault="003C2AB4" w:rsidP="003C2AB4">
      <w:pPr>
        <w:rPr>
          <w:rFonts w:asciiTheme="majorBidi" w:hAnsiTheme="majorBidi" w:cstheme="majorBidi"/>
        </w:rPr>
      </w:pPr>
    </w:p>
    <w:p w14:paraId="470DE68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97CF5A0" wp14:editId="39E7C59B">
            <wp:extent cx="2743200" cy="2057400"/>
            <wp:effectExtent l="0" t="0" r="0" b="0"/>
            <wp:docPr id="17" name="Picture 1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0B94A24E" wp14:editId="60233964">
            <wp:extent cx="2743200" cy="205740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7B5111B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p>
    <w:p w14:paraId="7022A446" w14:textId="77777777" w:rsidR="003C2AB4" w:rsidRPr="00D76944" w:rsidRDefault="003C2AB4" w:rsidP="003C2AB4">
      <w:pPr>
        <w:pStyle w:val="ListParagraph"/>
        <w:numPr>
          <w:ilvl w:val="0"/>
          <w:numId w:val="2"/>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r>
      <w:r w:rsidRPr="00D76944">
        <w:rPr>
          <w:rFonts w:asciiTheme="majorBidi" w:hAnsiTheme="majorBidi" w:cstheme="majorBidi"/>
        </w:rPr>
        <w:tab/>
        <w:t xml:space="preserve">                    (b)</w:t>
      </w:r>
    </w:p>
    <w:p w14:paraId="7C05142D" w14:textId="77777777" w:rsidR="003C2AB4" w:rsidRPr="00D76944" w:rsidRDefault="003C2AB4" w:rsidP="003C2AB4">
      <w:pPr>
        <w:pStyle w:val="ListParagraph"/>
        <w:ind w:left="2740"/>
        <w:rPr>
          <w:rFonts w:asciiTheme="majorBidi" w:hAnsiTheme="majorBidi" w:cstheme="majorBidi"/>
        </w:rPr>
      </w:pPr>
    </w:p>
    <w:p w14:paraId="69E40133" w14:textId="52EDC90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D602DB">
        <w:rPr>
          <w:rFonts w:asciiTheme="majorBidi" w:hAnsiTheme="majorBidi" w:cstheme="majorBidi"/>
          <w:b/>
          <w:bCs/>
        </w:rPr>
        <w:t>11</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skill pattern recognition using InceptionTime model. </w:t>
      </w:r>
      <w:r w:rsidRPr="00D76944">
        <w:rPr>
          <w:rFonts w:asciiTheme="majorBidi" w:hAnsiTheme="majorBidi" w:cstheme="majorBidi"/>
        </w:rPr>
        <w:t xml:space="preserve">History results for model accuracy and loss function value over 100 epochs overlaid for both training and validation iteration. a) The minimum validation loss function value occurred at epoch 23 and was 0.4760 (training loss = 0.4362). b) The historical accuracy for training has a consistent improvement over the training trials but becomes steady after around epoch 50 indicating an overfitting situation (achieved 0.98 in training and 0.68 in validation). To avoid overfitting, early stopping at epoch 23 was implemented. </w:t>
      </w:r>
    </w:p>
    <w:p w14:paraId="6B0EEF4C" w14:textId="77777777" w:rsidR="003C2AB4" w:rsidRPr="00D76944" w:rsidRDefault="003C2AB4" w:rsidP="003C2AB4">
      <w:pPr>
        <w:rPr>
          <w:rFonts w:asciiTheme="majorBidi" w:hAnsiTheme="majorBidi" w:cstheme="majorBidi"/>
        </w:rPr>
      </w:pPr>
    </w:p>
    <w:p w14:paraId="36FF146C"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425D8DDD" wp14:editId="1A183DA4">
            <wp:extent cx="2743200" cy="274320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2BF3698" w14:textId="2FD44E74"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A41546">
        <w:rPr>
          <w:rFonts w:asciiTheme="majorBidi" w:hAnsiTheme="majorBidi" w:cstheme="majorBidi"/>
          <w:b/>
          <w:bCs/>
        </w:rPr>
        <w:t>1</w:t>
      </w:r>
      <w:r w:rsidR="00D602DB">
        <w:rPr>
          <w:rFonts w:asciiTheme="majorBidi" w:hAnsiTheme="majorBidi" w:cstheme="majorBidi"/>
          <w:b/>
          <w:bCs/>
        </w:rPr>
        <w:t>2</w:t>
      </w:r>
      <w:r w:rsidRPr="00D76944">
        <w:rPr>
          <w:rFonts w:asciiTheme="majorBidi" w:hAnsiTheme="majorBidi" w:cstheme="majorBidi"/>
          <w:b/>
          <w:bCs/>
        </w:rPr>
        <w:t xml:space="preserve"> | The summary prediction results for surgical skill prediction using InceptionTime model. </w:t>
      </w:r>
      <w:r w:rsidRPr="00D76944">
        <w:rPr>
          <w:rFonts w:asciiTheme="majorBidi" w:hAnsiTheme="majorBidi" w:cstheme="majorBidi"/>
        </w:rPr>
        <w:t>Across the 725</w:t>
      </w:r>
      <w:r w:rsidRPr="00D76944">
        <w:rPr>
          <w:rFonts w:asciiTheme="majorBidi" w:hAnsiTheme="majorBidi" w:cstheme="majorBidi"/>
          <w:color w:val="000000" w:themeColor="text1"/>
        </w:rPr>
        <w:t xml:space="preserve"> records of force segments with 51.5% in </w:t>
      </w:r>
      <w:r w:rsidRPr="00D76944">
        <w:rPr>
          <w:rFonts w:asciiTheme="majorBidi" w:hAnsiTheme="majorBidi" w:cstheme="majorBidi"/>
          <w:i/>
          <w:iCs/>
          <w:color w:val="000000" w:themeColor="text1"/>
        </w:rPr>
        <w:t>Expert</w:t>
      </w:r>
      <w:r w:rsidRPr="00D76944">
        <w:rPr>
          <w:rFonts w:asciiTheme="majorBidi" w:hAnsiTheme="majorBidi" w:cstheme="majorBidi"/>
          <w:color w:val="000000" w:themeColor="text1"/>
        </w:rPr>
        <w:t xml:space="preserve"> labels and 48.5% in </w:t>
      </w:r>
      <w:r w:rsidRPr="00D76944">
        <w:rPr>
          <w:rFonts w:asciiTheme="majorBidi" w:hAnsiTheme="majorBidi" w:cstheme="majorBidi"/>
          <w:i/>
          <w:iCs/>
          <w:color w:val="000000" w:themeColor="text1"/>
        </w:rPr>
        <w:t>Novice</w:t>
      </w:r>
      <w:r w:rsidRPr="00D76944">
        <w:rPr>
          <w:rFonts w:asciiTheme="majorBidi" w:hAnsiTheme="majorBidi" w:cstheme="majorBidi"/>
          <w:color w:val="000000" w:themeColor="text1"/>
        </w:rPr>
        <w:t xml:space="preserve"> labels, </w:t>
      </w:r>
      <w:r w:rsidRPr="00D76944">
        <w:rPr>
          <w:rFonts w:asciiTheme="majorBidi" w:hAnsiTheme="majorBidi" w:cstheme="majorBidi"/>
        </w:rPr>
        <w:t>classification accuracy was 0.77, sensitivity (True Positive Rate: TPR) was 0.80, and specificity (True Negative Rate: TNR) was 0.73.</w:t>
      </w:r>
    </w:p>
    <w:p w14:paraId="2C9E4A60" w14:textId="77777777" w:rsidR="003C2AB4" w:rsidRPr="00D76944" w:rsidRDefault="003C2AB4" w:rsidP="003C2AB4">
      <w:pPr>
        <w:rPr>
          <w:rFonts w:asciiTheme="majorBidi" w:hAnsiTheme="majorBidi" w:cstheme="majorBidi"/>
        </w:rPr>
      </w:pPr>
    </w:p>
    <w:p w14:paraId="4F9800BE" w14:textId="77777777" w:rsidR="003C2AB4" w:rsidRPr="00D76944" w:rsidRDefault="003C2AB4" w:rsidP="003C2AB4">
      <w:pPr>
        <w:rPr>
          <w:rFonts w:asciiTheme="majorBidi" w:hAnsiTheme="majorBidi" w:cstheme="majorBidi"/>
        </w:rPr>
      </w:pPr>
    </w:p>
    <w:p w14:paraId="156157E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2F0174B3" wp14:editId="65E6D2BD">
            <wp:extent cx="4572000" cy="26670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5275514B"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9BC7C11"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632F8316" wp14:editId="30C4C872">
            <wp:extent cx="4572000" cy="26670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4EF07F8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7B583DEB" w14:textId="77777777" w:rsidR="003C2AB4" w:rsidRPr="00D76944" w:rsidRDefault="003C2AB4" w:rsidP="003C2AB4">
      <w:pPr>
        <w:rPr>
          <w:rFonts w:asciiTheme="majorBidi" w:hAnsiTheme="majorBidi" w:cstheme="majorBidi"/>
          <w:b/>
          <w:bCs/>
        </w:rPr>
      </w:pPr>
    </w:p>
    <w:p w14:paraId="034C5A35" w14:textId="6B182B51"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3</w:t>
      </w:r>
      <w:r w:rsidRPr="00D76944">
        <w:rPr>
          <w:rFonts w:asciiTheme="majorBidi" w:hAnsiTheme="majorBidi" w:cstheme="majorBidi"/>
          <w:b/>
          <w:bCs/>
        </w:rPr>
        <w:t xml:space="preserve"> | The prediction performance for the skill classification model through receiver operating characteristic curves. </w:t>
      </w:r>
      <w:r w:rsidRPr="00D76944">
        <w:rPr>
          <w:rFonts w:asciiTheme="majorBidi" w:hAnsiTheme="majorBidi" w:cstheme="majorBidi"/>
        </w:rPr>
        <w:t>The ROC plots illustrate the diagnostic ability of the binary classifier in the skill classification model as the discrimination threshold varies by plotting the TPR (sensitivity or recall) against the FPR (1-specificity). a) Shows the class 0 (</w:t>
      </w:r>
      <w:r w:rsidRPr="00D76944">
        <w:rPr>
          <w:rFonts w:asciiTheme="majorBidi" w:hAnsiTheme="majorBidi" w:cstheme="majorBidi"/>
          <w:i/>
          <w:iCs/>
        </w:rPr>
        <w:t>Novice</w:t>
      </w:r>
      <w:r w:rsidRPr="00D76944">
        <w:rPr>
          <w:rFonts w:asciiTheme="majorBidi" w:hAnsiTheme="majorBidi" w:cstheme="majorBidi"/>
        </w:rPr>
        <w:t>) ROC curve with AUC value of 0.85. b) Visualizes the class-based comparison of ROC curves along with the macro-average (independently for each class) and micro-average (aggregative contribution for all classes) showing an AUC of 0.85 in both settings. Note that One-vs-One and One-vs-Rest class AUC has identical results given the 2-class problem in hand.</w:t>
      </w:r>
    </w:p>
    <w:p w14:paraId="232D6438" w14:textId="77777777" w:rsidR="003C2AB4" w:rsidRPr="00D76944" w:rsidRDefault="003C2AB4" w:rsidP="003C2AB4">
      <w:pPr>
        <w:jc w:val="center"/>
        <w:rPr>
          <w:rFonts w:asciiTheme="majorBidi" w:hAnsiTheme="majorBidi" w:cstheme="majorBidi"/>
        </w:rPr>
      </w:pPr>
    </w:p>
    <w:p w14:paraId="1F6A7E55" w14:textId="77777777" w:rsidR="003C2AB4" w:rsidRPr="00D76944" w:rsidRDefault="003C2AB4" w:rsidP="003C2AB4">
      <w:pPr>
        <w:jc w:val="center"/>
        <w:rPr>
          <w:rFonts w:asciiTheme="majorBidi" w:hAnsiTheme="majorBidi" w:cstheme="majorBidi"/>
        </w:rPr>
      </w:pPr>
    </w:p>
    <w:p w14:paraId="537D4005" w14:textId="77777777" w:rsidR="003C2AB4" w:rsidRPr="00D76944" w:rsidRDefault="003C2AB4" w:rsidP="003C2AB4">
      <w:pPr>
        <w:jc w:val="center"/>
        <w:rPr>
          <w:rFonts w:asciiTheme="majorBidi" w:hAnsiTheme="majorBidi" w:cstheme="majorBidi"/>
        </w:rPr>
      </w:pPr>
    </w:p>
    <w:p w14:paraId="070DE20D" w14:textId="77777777" w:rsidR="003C2AB4" w:rsidRPr="00D76944" w:rsidRDefault="003C2AB4" w:rsidP="003C2AB4">
      <w:pPr>
        <w:rPr>
          <w:rFonts w:asciiTheme="majorBidi" w:hAnsiTheme="majorBidi" w:cstheme="majorBidi"/>
        </w:rPr>
      </w:pPr>
    </w:p>
    <w:p w14:paraId="3AA5C53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84A9502" wp14:editId="30432E2B">
            <wp:extent cx="4572000" cy="2667000"/>
            <wp:effectExtent l="0" t="0" r="0" b="0"/>
            <wp:docPr id="28" name="Picture 28"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 scatter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048BCD8A"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0258D298"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1C4EE331" wp14:editId="196E91CA">
            <wp:extent cx="4572000" cy="2667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493D22F"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55F31B0F" w14:textId="77777777" w:rsidR="003C2AB4" w:rsidRPr="00D76944" w:rsidRDefault="003C2AB4" w:rsidP="003C2AB4">
      <w:pPr>
        <w:rPr>
          <w:rFonts w:asciiTheme="majorBidi" w:hAnsiTheme="majorBidi" w:cstheme="majorBidi"/>
          <w:b/>
          <w:bCs/>
          <w:sz w:val="28"/>
          <w:szCs w:val="28"/>
        </w:rPr>
      </w:pPr>
    </w:p>
    <w:p w14:paraId="6A61F1F4" w14:textId="2DD31309"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4</w:t>
      </w:r>
      <w:r w:rsidRPr="00D76944">
        <w:rPr>
          <w:rFonts w:asciiTheme="majorBidi" w:hAnsiTheme="majorBidi" w:cstheme="majorBidi"/>
          <w:b/>
          <w:bCs/>
        </w:rPr>
        <w:t xml:space="preserve"> | Illustrating the trade-off between true positive rate and positive predictive value in different probability thresholds in the skill classifica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both classes were 0.85. b) The scores for each individual class of </w:t>
      </w:r>
      <w:r w:rsidRPr="00D76944">
        <w:rPr>
          <w:rFonts w:asciiTheme="majorBidi" w:hAnsiTheme="majorBidi" w:cstheme="majorBidi"/>
          <w:i/>
          <w:iCs/>
        </w:rPr>
        <w:t>Novice</w:t>
      </w:r>
      <w:r w:rsidRPr="00D76944">
        <w:rPr>
          <w:rFonts w:asciiTheme="majorBidi" w:hAnsiTheme="majorBidi" w:cstheme="majorBidi"/>
        </w:rPr>
        <w:t xml:space="preserve"> (class 0) and </w:t>
      </w:r>
      <w:r w:rsidRPr="00D76944">
        <w:rPr>
          <w:rFonts w:asciiTheme="majorBidi" w:hAnsiTheme="majorBidi" w:cstheme="majorBidi"/>
          <w:i/>
          <w:iCs/>
        </w:rPr>
        <w:t>Expert</w:t>
      </w:r>
      <w:r w:rsidRPr="00D76944">
        <w:rPr>
          <w:rFonts w:asciiTheme="majorBidi" w:hAnsiTheme="majorBidi" w:cstheme="majorBidi"/>
        </w:rPr>
        <w:t xml:space="preserve"> (class 1) were 0.82 and 0.87, respectively. The inclusion of ISO-F1 curves show that for </w:t>
      </w:r>
      <w:r w:rsidRPr="00D76944">
        <w:rPr>
          <w:rFonts w:asciiTheme="majorBidi" w:hAnsiTheme="majorBidi" w:cstheme="majorBidi"/>
          <w:color w:val="202124"/>
        </w:rPr>
        <w:t xml:space="preserve">all the points in the precision/recall space, almost half of the instances have </w:t>
      </w:r>
      <w:r w:rsidRPr="00D76944">
        <w:rPr>
          <w:rFonts w:asciiTheme="majorBidi" w:hAnsiTheme="majorBidi" w:cstheme="majorBidi"/>
        </w:rPr>
        <w:t xml:space="preserve">F1 </w:t>
      </w:r>
      <w:r w:rsidRPr="00D76944">
        <w:rPr>
          <w:rFonts w:asciiTheme="majorBidi" w:hAnsiTheme="majorBidi" w:cstheme="majorBidi"/>
          <w:color w:val="202124"/>
        </w:rPr>
        <w:t>scores over 0.6 in the classification problem</w:t>
      </w:r>
      <w:r w:rsidRPr="00D76944">
        <w:rPr>
          <w:rFonts w:asciiTheme="majorBidi" w:hAnsiTheme="majorBidi" w:cstheme="majorBidi"/>
          <w:color w:val="202124"/>
          <w:shd w:val="clear" w:color="auto" w:fill="FFFFFF"/>
        </w:rPr>
        <w:t xml:space="preserve">. </w:t>
      </w:r>
    </w:p>
    <w:p w14:paraId="4A8BFFDF" w14:textId="77777777" w:rsidR="003C2AB4" w:rsidRPr="00D76944" w:rsidRDefault="003C2AB4" w:rsidP="003C2AB4">
      <w:pPr>
        <w:rPr>
          <w:rFonts w:asciiTheme="majorBidi" w:hAnsiTheme="majorBidi" w:cstheme="majorBidi"/>
        </w:rPr>
      </w:pPr>
    </w:p>
    <w:p w14:paraId="77E3ECDE" w14:textId="77777777" w:rsidR="003C2AB4" w:rsidRPr="00D76944" w:rsidRDefault="003C2AB4" w:rsidP="003C2AB4">
      <w:pPr>
        <w:rPr>
          <w:rFonts w:asciiTheme="majorBidi" w:hAnsiTheme="majorBidi" w:cstheme="majorBidi"/>
        </w:rPr>
      </w:pPr>
    </w:p>
    <w:p w14:paraId="7E02FF33" w14:textId="69AF74CE" w:rsidR="003C2AB4" w:rsidRDefault="003C2AB4" w:rsidP="003C2AB4">
      <w:pPr>
        <w:rPr>
          <w:rFonts w:asciiTheme="majorBidi" w:hAnsiTheme="majorBidi" w:cstheme="majorBidi"/>
        </w:rPr>
      </w:pPr>
    </w:p>
    <w:p w14:paraId="0B20F781" w14:textId="0AC3BC39" w:rsidR="00D76944" w:rsidRDefault="00D76944" w:rsidP="003C2AB4">
      <w:pPr>
        <w:rPr>
          <w:rFonts w:asciiTheme="majorBidi" w:hAnsiTheme="majorBidi" w:cstheme="majorBidi"/>
        </w:rPr>
      </w:pPr>
    </w:p>
    <w:p w14:paraId="12189E91" w14:textId="5587DB92" w:rsidR="00D76944" w:rsidRDefault="00D76944" w:rsidP="003C2AB4">
      <w:pPr>
        <w:rPr>
          <w:rFonts w:asciiTheme="majorBidi" w:hAnsiTheme="majorBidi" w:cstheme="majorBidi"/>
        </w:rPr>
      </w:pPr>
    </w:p>
    <w:p w14:paraId="57FF4109" w14:textId="77777777" w:rsidR="00D76944" w:rsidRPr="00D76944" w:rsidRDefault="00D76944" w:rsidP="003C2AB4">
      <w:pPr>
        <w:rPr>
          <w:rFonts w:asciiTheme="majorBidi" w:hAnsiTheme="majorBidi" w:cstheme="majorBidi"/>
        </w:rPr>
      </w:pPr>
    </w:p>
    <w:p w14:paraId="54053FC9" w14:textId="0246D82B" w:rsidR="003C2AB4" w:rsidRDefault="003C2AB4" w:rsidP="003C2AB4">
      <w:pPr>
        <w:rPr>
          <w:rFonts w:asciiTheme="majorBidi" w:hAnsiTheme="majorBidi" w:cstheme="majorBidi"/>
          <w:b/>
          <w:bCs/>
          <w:sz w:val="28"/>
          <w:szCs w:val="28"/>
        </w:rPr>
      </w:pPr>
      <w:r w:rsidRPr="00D76944">
        <w:rPr>
          <w:rFonts w:asciiTheme="majorBidi" w:hAnsiTheme="majorBidi" w:cstheme="majorBidi"/>
          <w:b/>
          <w:bCs/>
          <w:sz w:val="28"/>
          <w:szCs w:val="28"/>
        </w:rPr>
        <w:lastRenderedPageBreak/>
        <w:t>Surgical Task Recognition</w:t>
      </w:r>
    </w:p>
    <w:p w14:paraId="72DFA4E3" w14:textId="08C58C4F" w:rsidR="00A41546" w:rsidRDefault="00A41546" w:rsidP="003C2AB4">
      <w:pPr>
        <w:rPr>
          <w:rFonts w:asciiTheme="majorBidi" w:hAnsiTheme="majorBidi" w:cstheme="majorBidi"/>
          <w:b/>
          <w:bCs/>
          <w:sz w:val="28"/>
          <w:szCs w:val="28"/>
        </w:rPr>
      </w:pPr>
    </w:p>
    <w:p w14:paraId="4957C258" w14:textId="77777777" w:rsidR="00A41546" w:rsidRPr="00BE3BF1" w:rsidRDefault="00A41546" w:rsidP="00A41546">
      <w:pPr>
        <w:jc w:val="center"/>
        <w:rPr>
          <w:color w:val="000000"/>
        </w:rPr>
      </w:pPr>
      <w:r w:rsidRPr="00BE3BF1">
        <w:rPr>
          <w:noProof/>
          <w:color w:val="000000"/>
        </w:rPr>
        <w:drawing>
          <wp:inline distT="0" distB="0" distL="0" distR="0" wp14:anchorId="6F186DDE" wp14:editId="173BDD67">
            <wp:extent cx="5286375" cy="3400425"/>
            <wp:effectExtent l="0" t="0" r="0" b="0"/>
            <wp:docPr id="26" name="Picture 21" descr="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descr="Chart&#10;&#10;Description automatically generated"/>
                    <pic:cNvPicPr>
                      <a:picLocks/>
                    </pic:cNvPicPr>
                  </pic:nvPicPr>
                  <pic:blipFill>
                    <a:blip r:embed="rId42">
                      <a:extLst>
                        <a:ext uri="{28A0092B-C50C-407E-A947-70E740481C1C}">
                          <a14:useLocalDpi xmlns:a14="http://schemas.microsoft.com/office/drawing/2010/main" val="0"/>
                        </a:ext>
                      </a:extLst>
                    </a:blip>
                    <a:srcRect l="8774" t="5382" r="7677" b="8554"/>
                    <a:stretch>
                      <a:fillRect/>
                    </a:stretch>
                  </pic:blipFill>
                  <pic:spPr bwMode="auto">
                    <a:xfrm>
                      <a:off x="0" y="0"/>
                      <a:ext cx="5286375" cy="3400425"/>
                    </a:xfrm>
                    <a:prstGeom prst="rect">
                      <a:avLst/>
                    </a:prstGeom>
                    <a:noFill/>
                    <a:ln>
                      <a:noFill/>
                    </a:ln>
                  </pic:spPr>
                </pic:pic>
              </a:graphicData>
            </a:graphic>
          </wp:inline>
        </w:drawing>
      </w:r>
    </w:p>
    <w:p w14:paraId="46C783CF" w14:textId="21F51E49" w:rsidR="00A41546" w:rsidRPr="00BE3BF1" w:rsidRDefault="00A41546" w:rsidP="00A41546">
      <w:r w:rsidRPr="00BE3BF1">
        <w:rPr>
          <w:b/>
          <w:bCs/>
        </w:rPr>
        <w:t xml:space="preserve">Fig. </w:t>
      </w:r>
      <w:r>
        <w:rPr>
          <w:b/>
          <w:bCs/>
        </w:rPr>
        <w:t>S1</w:t>
      </w:r>
      <w:r w:rsidR="00D602DB">
        <w:rPr>
          <w:b/>
          <w:bCs/>
        </w:rPr>
        <w:t>5</w:t>
      </w:r>
      <w:r w:rsidRPr="00BE3BF1">
        <w:rPr>
          <w:b/>
          <w:bCs/>
        </w:rPr>
        <w:t xml:space="preserve"> | Scatterplot with a histogram of original force profile segment data vs. augmented samples for minority classes of surgical tasks. </w:t>
      </w:r>
      <w:r w:rsidRPr="00BE3BF1">
        <w:t>The figure shows the distribution plot for Range vs. Mean force values of the resampled (200 data points for each prong) segment force profiles in the original (green) and augmented (red) samples. To have a detailed view, each surgical task has been differentiated using a specific circular size (</w:t>
      </w:r>
      <w:r w:rsidRPr="00BE3BF1">
        <w:rPr>
          <w:i/>
          <w:iCs/>
        </w:rPr>
        <w:t>Coagulation</w:t>
      </w:r>
      <w:r w:rsidRPr="00BE3BF1">
        <w:t xml:space="preserve"> having the smallest size). The boxplots of each distribution have also been created, showing that the augmentation properly follows similar characteristics of the original data samples, i.e., Mean (SD) Range = 1.04 (0.76) (N) and Mean (SD) Mean = 0.23 (0.39) (N).</w:t>
      </w:r>
    </w:p>
    <w:p w14:paraId="1DA47636" w14:textId="77777777" w:rsidR="00A41546" w:rsidRPr="00D76944" w:rsidRDefault="00A41546" w:rsidP="003C2AB4">
      <w:pPr>
        <w:rPr>
          <w:rFonts w:asciiTheme="majorBidi" w:hAnsiTheme="majorBidi" w:cstheme="majorBidi"/>
        </w:rPr>
      </w:pPr>
    </w:p>
    <w:p w14:paraId="686CF063" w14:textId="53911969" w:rsidR="003C2AB4" w:rsidRDefault="003C2AB4" w:rsidP="003C2AB4">
      <w:pPr>
        <w:rPr>
          <w:rFonts w:asciiTheme="majorBidi" w:hAnsiTheme="majorBidi" w:cstheme="majorBidi"/>
        </w:rPr>
      </w:pPr>
    </w:p>
    <w:p w14:paraId="0088A1EC" w14:textId="14B886DF" w:rsidR="00A41546" w:rsidRDefault="00A41546" w:rsidP="003C2AB4">
      <w:pPr>
        <w:rPr>
          <w:rFonts w:asciiTheme="majorBidi" w:hAnsiTheme="majorBidi" w:cstheme="majorBidi"/>
        </w:rPr>
      </w:pPr>
    </w:p>
    <w:p w14:paraId="061ACBF8" w14:textId="4D0F957D" w:rsidR="00A41546" w:rsidRDefault="00A41546" w:rsidP="003C2AB4">
      <w:pPr>
        <w:rPr>
          <w:rFonts w:asciiTheme="majorBidi" w:hAnsiTheme="majorBidi" w:cstheme="majorBidi"/>
        </w:rPr>
      </w:pPr>
    </w:p>
    <w:p w14:paraId="69E6BAEE" w14:textId="539E2ECD" w:rsidR="00A41546" w:rsidRDefault="00A41546" w:rsidP="003C2AB4">
      <w:pPr>
        <w:rPr>
          <w:rFonts w:asciiTheme="majorBidi" w:hAnsiTheme="majorBidi" w:cstheme="majorBidi"/>
        </w:rPr>
      </w:pPr>
    </w:p>
    <w:p w14:paraId="76764F5A" w14:textId="77777777" w:rsidR="00A41546" w:rsidRPr="00D76944" w:rsidRDefault="00A41546" w:rsidP="003C2AB4">
      <w:pPr>
        <w:rPr>
          <w:rFonts w:asciiTheme="majorBidi" w:hAnsiTheme="majorBidi" w:cstheme="majorBidi"/>
        </w:rPr>
      </w:pPr>
    </w:p>
    <w:p w14:paraId="364EF529" w14:textId="26FDFF2B"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0A5718F7" wp14:editId="4A65610B">
            <wp:extent cx="2743200" cy="2057400"/>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3B5D72" w:rsidRPr="00D76944">
        <w:rPr>
          <w:rFonts w:asciiTheme="majorBidi" w:hAnsiTheme="majorBidi" w:cstheme="majorBidi"/>
          <w:noProof/>
        </w:rPr>
        <w:drawing>
          <wp:inline distT="0" distB="0" distL="0" distR="0" wp14:anchorId="7932D98D" wp14:editId="2ED0FA9F">
            <wp:extent cx="2743200" cy="2057400"/>
            <wp:effectExtent l="0" t="0" r="0" b="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E1FEEA7" w14:textId="79918B33" w:rsidR="003C2AB4" w:rsidRPr="00D76944" w:rsidRDefault="003C2AB4" w:rsidP="003C2AB4">
      <w:pPr>
        <w:pStyle w:val="ListParagraph"/>
        <w:numPr>
          <w:ilvl w:val="0"/>
          <w:numId w:val="3"/>
        </w:numP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rPr>
        <w:tab/>
        <w:t xml:space="preserve">         </w:t>
      </w:r>
      <w:r w:rsidRPr="00D76944">
        <w:rPr>
          <w:rFonts w:asciiTheme="majorBidi" w:hAnsiTheme="majorBidi" w:cstheme="majorBidi"/>
        </w:rPr>
        <w:tab/>
        <w:t xml:space="preserve">  </w:t>
      </w:r>
      <w:r w:rsidRPr="00D76944">
        <w:rPr>
          <w:rFonts w:asciiTheme="majorBidi" w:hAnsiTheme="majorBidi" w:cstheme="majorBidi"/>
        </w:rPr>
        <w:tab/>
        <w:t xml:space="preserve">                                (b)</w:t>
      </w:r>
    </w:p>
    <w:p w14:paraId="7A133E74" w14:textId="77777777" w:rsidR="003C2AB4" w:rsidRPr="00D76944" w:rsidRDefault="003C2AB4" w:rsidP="003C2AB4">
      <w:pPr>
        <w:pStyle w:val="ListParagraph"/>
        <w:ind w:left="2740"/>
        <w:rPr>
          <w:rFonts w:asciiTheme="majorBidi" w:hAnsiTheme="majorBidi" w:cstheme="majorBidi"/>
        </w:rPr>
      </w:pPr>
    </w:p>
    <w:p w14:paraId="4F4FD469" w14:textId="7836C610"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4664D8">
        <w:rPr>
          <w:rFonts w:asciiTheme="majorBidi" w:hAnsiTheme="majorBidi" w:cstheme="majorBidi"/>
          <w:b/>
          <w:bCs/>
        </w:rPr>
        <w:t>1</w:t>
      </w:r>
      <w:r w:rsidR="00D602DB">
        <w:rPr>
          <w:rFonts w:asciiTheme="majorBidi" w:hAnsiTheme="majorBidi" w:cstheme="majorBidi"/>
          <w:b/>
          <w:bCs/>
        </w:rPr>
        <w:t>6</w:t>
      </w:r>
      <w:r w:rsidRPr="00D76944">
        <w:rPr>
          <w:rFonts w:asciiTheme="majorBidi" w:hAnsiTheme="majorBidi" w:cstheme="majorBidi"/>
          <w:b/>
          <w:bCs/>
        </w:rPr>
        <w:t xml:space="preserve"> |</w:t>
      </w:r>
      <w:r w:rsidRPr="00D76944">
        <w:rPr>
          <w:rFonts w:asciiTheme="majorBidi" w:hAnsiTheme="majorBidi" w:cstheme="majorBidi"/>
        </w:rPr>
        <w:t xml:space="preserve"> </w:t>
      </w:r>
      <w:r w:rsidRPr="00D76944">
        <w:rPr>
          <w:rFonts w:asciiTheme="majorBidi" w:hAnsiTheme="majorBidi" w:cstheme="majorBidi"/>
          <w:b/>
          <w:bCs/>
        </w:rPr>
        <w:t xml:space="preserve">Accuracy and loss function values during training and validation steps for force profile surgical task pattern recognition using InceptionTime model. </w:t>
      </w:r>
      <w:r w:rsidRPr="00D76944">
        <w:rPr>
          <w:rFonts w:asciiTheme="majorBidi" w:hAnsiTheme="majorBidi" w:cstheme="majorBidi"/>
        </w:rPr>
        <w:t xml:space="preserve">History results for model accuracy and loss function value over 150 epochs overlaid for both training and validation iteration. a) The minimum validation loss function value occurred at epoch 116 and was 0.0974 (training loss = 0.0120). b) The historical accuracy for training has a consistent improvement over the training trials but becomes steady after around epoch 50 indicating an overfitting situation (achieved 0.99 in training and 0.97 in validation). To avoid overfitting, early stopping at epoch 116 was implemented. </w:t>
      </w:r>
    </w:p>
    <w:p w14:paraId="4494AC1E" w14:textId="77777777" w:rsidR="003C2AB4" w:rsidRPr="00D76944" w:rsidRDefault="003C2AB4" w:rsidP="003C2AB4">
      <w:pPr>
        <w:rPr>
          <w:rFonts w:asciiTheme="majorBidi" w:hAnsiTheme="majorBidi" w:cstheme="majorBidi"/>
        </w:rPr>
      </w:pPr>
    </w:p>
    <w:p w14:paraId="169BCAED" w14:textId="77777777" w:rsidR="003C2AB4" w:rsidRPr="00D76944" w:rsidRDefault="003C2AB4" w:rsidP="003C2AB4">
      <w:pPr>
        <w:jc w:val="center"/>
        <w:rPr>
          <w:rFonts w:asciiTheme="majorBidi" w:hAnsiTheme="majorBidi" w:cstheme="majorBidi"/>
          <w:noProof/>
        </w:rPr>
      </w:pPr>
      <w:r w:rsidRPr="00D76944">
        <w:rPr>
          <w:rFonts w:asciiTheme="majorBidi" w:hAnsiTheme="majorBidi" w:cstheme="majorBidi"/>
          <w:noProof/>
        </w:rPr>
        <w:drawing>
          <wp:inline distT="0" distB="0" distL="0" distR="0" wp14:anchorId="2E48CE5F" wp14:editId="3A21D127">
            <wp:extent cx="2743200" cy="2559050"/>
            <wp:effectExtent l="0" t="0" r="0" b="6350"/>
            <wp:docPr id="23" name="Picture 23"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able&#10;&#10;Description automatically generated"/>
                    <pic:cNvPicPr/>
                  </pic:nvPicPr>
                  <pic:blipFill rotWithShape="1">
                    <a:blip r:embed="rId45">
                      <a:extLst>
                        <a:ext uri="{28A0092B-C50C-407E-A947-70E740481C1C}">
                          <a14:useLocalDpi xmlns:a14="http://schemas.microsoft.com/office/drawing/2010/main" val="0"/>
                        </a:ext>
                      </a:extLst>
                    </a:blip>
                    <a:srcRect b="6713"/>
                    <a:stretch/>
                  </pic:blipFill>
                  <pic:spPr bwMode="auto">
                    <a:xfrm>
                      <a:off x="0" y="0"/>
                      <a:ext cx="2743200" cy="255905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1C49945" w14:textId="45D0B103" w:rsidR="003C2AB4" w:rsidRPr="00D76944" w:rsidRDefault="003C2AB4" w:rsidP="003C2AB4">
      <w:pPr>
        <w:rPr>
          <w:rFonts w:asciiTheme="majorBidi" w:hAnsiTheme="majorBidi" w:cstheme="majorBidi"/>
        </w:rPr>
      </w:pPr>
      <w:r w:rsidRPr="00D76944">
        <w:rPr>
          <w:rFonts w:asciiTheme="majorBidi" w:hAnsiTheme="majorBidi" w:cstheme="majorBidi"/>
          <w:b/>
          <w:bCs/>
        </w:rPr>
        <w:t>Fig. S1</w:t>
      </w:r>
      <w:r w:rsidR="00D602DB">
        <w:rPr>
          <w:rFonts w:asciiTheme="majorBidi" w:hAnsiTheme="majorBidi" w:cstheme="majorBidi"/>
          <w:b/>
          <w:bCs/>
        </w:rPr>
        <w:t>7</w:t>
      </w:r>
      <w:r w:rsidRPr="00D76944">
        <w:rPr>
          <w:rFonts w:asciiTheme="majorBidi" w:hAnsiTheme="majorBidi" w:cstheme="majorBidi"/>
          <w:b/>
          <w:bCs/>
        </w:rPr>
        <w:t xml:space="preserve"> | The summary prediction results for surgical task recognition using InceptionTime model. </w:t>
      </w:r>
      <w:r w:rsidRPr="00D76944">
        <w:rPr>
          <w:rFonts w:asciiTheme="majorBidi" w:hAnsiTheme="majorBidi" w:cstheme="majorBidi"/>
        </w:rPr>
        <w:t>Across the 2857</w:t>
      </w:r>
      <w:r w:rsidRPr="00D76944">
        <w:rPr>
          <w:rFonts w:asciiTheme="majorBidi" w:hAnsiTheme="majorBidi" w:cstheme="majorBidi"/>
          <w:color w:val="000000" w:themeColor="text1"/>
        </w:rPr>
        <w:t xml:space="preserve"> records of force segments with 15.05% in coagulation, 31.68% in pulling, 28.25% in manipulation, and 10.4% in dissecting, and 14.62% in retracting, </w:t>
      </w:r>
      <w:r w:rsidRPr="00D76944">
        <w:rPr>
          <w:rFonts w:asciiTheme="majorBidi" w:hAnsiTheme="majorBidi" w:cstheme="majorBidi"/>
        </w:rPr>
        <w:t xml:space="preserve">the average accuracy of classification was 0.98, sensitivities (True Positive Rate: TPR) were 0.98, 0.98, 0.99, 0.96, and 0.98, respectively for the task classes. </w:t>
      </w:r>
    </w:p>
    <w:p w14:paraId="1E38EE98" w14:textId="77777777" w:rsidR="003C2AB4" w:rsidRPr="00D76944" w:rsidRDefault="003C2AB4" w:rsidP="003C2AB4">
      <w:pPr>
        <w:rPr>
          <w:rFonts w:asciiTheme="majorBidi" w:hAnsiTheme="majorBidi" w:cstheme="majorBidi"/>
        </w:rPr>
      </w:pPr>
    </w:p>
    <w:p w14:paraId="092600E2" w14:textId="77777777" w:rsidR="003C2AB4" w:rsidRPr="00D76944" w:rsidRDefault="003C2AB4" w:rsidP="003C2AB4">
      <w:pPr>
        <w:rPr>
          <w:rFonts w:asciiTheme="majorBidi" w:hAnsiTheme="majorBidi" w:cstheme="majorBidi"/>
        </w:rPr>
      </w:pPr>
    </w:p>
    <w:p w14:paraId="11FC9268" w14:textId="77777777" w:rsidR="003C2AB4" w:rsidRPr="00D76944" w:rsidRDefault="003C2AB4" w:rsidP="003C2AB4">
      <w:pPr>
        <w:rPr>
          <w:rFonts w:asciiTheme="majorBidi" w:hAnsiTheme="majorBidi" w:cstheme="majorBidi"/>
        </w:rPr>
      </w:pPr>
    </w:p>
    <w:p w14:paraId="21894B04" w14:textId="77777777" w:rsidR="003C2AB4" w:rsidRPr="00D76944" w:rsidRDefault="003C2AB4" w:rsidP="003C2AB4">
      <w:pPr>
        <w:rPr>
          <w:rFonts w:asciiTheme="majorBidi" w:hAnsiTheme="majorBidi" w:cstheme="majorBidi"/>
        </w:rPr>
      </w:pPr>
    </w:p>
    <w:p w14:paraId="2B0FAAE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3E619950" wp14:editId="41436B3A">
            <wp:extent cx="4572000" cy="266700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131B25B9"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a)</w:t>
      </w:r>
    </w:p>
    <w:p w14:paraId="1382F597"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drawing>
          <wp:inline distT="0" distB="0" distL="0" distR="0" wp14:anchorId="52756FC1" wp14:editId="7E4D173A">
            <wp:extent cx="4572000" cy="2667000"/>
            <wp:effectExtent l="0" t="0" r="0" b="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2144AFE"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b)</w:t>
      </w:r>
    </w:p>
    <w:p w14:paraId="7F8DC165" w14:textId="77777777" w:rsidR="003C2AB4" w:rsidRPr="00D76944" w:rsidRDefault="003C2AB4" w:rsidP="003C2AB4">
      <w:pPr>
        <w:rPr>
          <w:rFonts w:asciiTheme="majorBidi" w:hAnsiTheme="majorBidi" w:cstheme="majorBidi"/>
          <w:b/>
          <w:bCs/>
        </w:rPr>
      </w:pPr>
    </w:p>
    <w:p w14:paraId="7C4138B2" w14:textId="58F506BB" w:rsidR="003C2AB4" w:rsidRPr="00D76944" w:rsidRDefault="003C2AB4" w:rsidP="003C2AB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D602DB">
        <w:rPr>
          <w:rFonts w:asciiTheme="majorBidi" w:hAnsiTheme="majorBidi" w:cstheme="majorBidi"/>
          <w:b/>
          <w:bCs/>
        </w:rPr>
        <w:t>8</w:t>
      </w:r>
      <w:r w:rsidRPr="00D76944">
        <w:rPr>
          <w:rFonts w:asciiTheme="majorBidi" w:hAnsiTheme="majorBidi" w:cstheme="majorBidi"/>
          <w:b/>
          <w:bCs/>
        </w:rPr>
        <w:t xml:space="preserve"> | The prediction performance for the task recognition model through receiver operating characteristic curves. </w:t>
      </w:r>
      <w:r w:rsidRPr="00D76944">
        <w:rPr>
          <w:rFonts w:asciiTheme="majorBidi" w:hAnsiTheme="majorBidi" w:cstheme="majorBidi"/>
        </w:rPr>
        <w:t>The ROC plots illustrate the diagnostic ability of the classifier in the task classification model as the discrimination threshold varies by plotting the TPR (sensitivity or recall) against the FPR (1-specificity). a) Shows the class 0 (</w:t>
      </w:r>
      <w:r w:rsidRPr="00D76944">
        <w:rPr>
          <w:rFonts w:asciiTheme="majorBidi" w:hAnsiTheme="majorBidi" w:cstheme="majorBidi"/>
          <w:i/>
          <w:iCs/>
        </w:rPr>
        <w:t>Coagulation</w:t>
      </w:r>
      <w:r w:rsidRPr="00D76944">
        <w:rPr>
          <w:rFonts w:asciiTheme="majorBidi" w:hAnsiTheme="majorBidi" w:cstheme="majorBidi"/>
        </w:rPr>
        <w:t xml:space="preserve">) ROC curve with AUC value of 1.00. b) Visualizes the class-based comparison of ROC curves along with the macro-average One-vs-One and One-vs-Rest comparisons (independently for each class) as well as the micro-average values (aggregative contribution for all classes) which were equal to 1.00. </w:t>
      </w:r>
    </w:p>
    <w:p w14:paraId="6D29125A" w14:textId="77777777" w:rsidR="003C2AB4" w:rsidRPr="00D76944" w:rsidRDefault="003C2AB4" w:rsidP="003C2AB4">
      <w:pPr>
        <w:jc w:val="center"/>
        <w:rPr>
          <w:rFonts w:asciiTheme="majorBidi" w:hAnsiTheme="majorBidi" w:cstheme="majorBidi"/>
        </w:rPr>
      </w:pPr>
    </w:p>
    <w:p w14:paraId="5BB1F31D" w14:textId="77777777" w:rsidR="003C2AB4" w:rsidRPr="00D76944" w:rsidRDefault="003C2AB4" w:rsidP="003C2AB4">
      <w:pPr>
        <w:jc w:val="center"/>
        <w:rPr>
          <w:rFonts w:asciiTheme="majorBidi" w:hAnsiTheme="majorBidi" w:cstheme="majorBidi"/>
        </w:rPr>
      </w:pPr>
    </w:p>
    <w:p w14:paraId="54C89971" w14:textId="77777777" w:rsidR="003C2AB4" w:rsidRPr="00D76944" w:rsidRDefault="003C2AB4" w:rsidP="003C2AB4">
      <w:pPr>
        <w:rPr>
          <w:rFonts w:asciiTheme="majorBidi" w:hAnsiTheme="majorBidi" w:cstheme="majorBidi"/>
        </w:rPr>
      </w:pPr>
    </w:p>
    <w:p w14:paraId="2EB37232" w14:textId="77777777" w:rsidR="003C2AB4" w:rsidRPr="00D76944" w:rsidRDefault="003C2AB4" w:rsidP="003C2AB4">
      <w:pPr>
        <w:jc w:val="center"/>
        <w:rPr>
          <w:rFonts w:asciiTheme="majorBidi" w:hAnsiTheme="majorBidi" w:cstheme="majorBidi"/>
        </w:rPr>
      </w:pPr>
    </w:p>
    <w:p w14:paraId="3530C274"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noProof/>
        </w:rPr>
        <w:lastRenderedPageBreak/>
        <w:drawing>
          <wp:inline distT="0" distB="0" distL="0" distR="0" wp14:anchorId="6E80FD49" wp14:editId="6581C50A">
            <wp:extent cx="4572000" cy="266700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2AA0B143"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a)</w:t>
      </w:r>
    </w:p>
    <w:p w14:paraId="71BD1800"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w:t>
      </w:r>
      <w:r w:rsidRPr="00D76944">
        <w:rPr>
          <w:rFonts w:asciiTheme="majorBidi" w:hAnsiTheme="majorBidi" w:cstheme="majorBidi"/>
          <w:noProof/>
        </w:rPr>
        <w:drawing>
          <wp:inline distT="0" distB="0" distL="0" distR="0" wp14:anchorId="3E7103A6" wp14:editId="10A5CA2E">
            <wp:extent cx="4572000" cy="2667000"/>
            <wp:effectExtent l="0" t="0" r="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572000" cy="2667000"/>
                    </a:xfrm>
                    <a:prstGeom prst="rect">
                      <a:avLst/>
                    </a:prstGeom>
                  </pic:spPr>
                </pic:pic>
              </a:graphicData>
            </a:graphic>
          </wp:inline>
        </w:drawing>
      </w:r>
    </w:p>
    <w:p w14:paraId="7E4EAED5" w14:textId="77777777" w:rsidR="003C2AB4" w:rsidRPr="00D76944" w:rsidRDefault="003C2AB4" w:rsidP="003C2AB4">
      <w:pPr>
        <w:jc w:val="center"/>
        <w:rPr>
          <w:rFonts w:asciiTheme="majorBidi" w:hAnsiTheme="majorBidi" w:cstheme="majorBidi"/>
        </w:rPr>
      </w:pPr>
      <w:r w:rsidRPr="00D76944">
        <w:rPr>
          <w:rFonts w:asciiTheme="majorBidi" w:hAnsiTheme="majorBidi" w:cstheme="majorBidi"/>
        </w:rPr>
        <w:t xml:space="preserve">   (b)</w:t>
      </w:r>
    </w:p>
    <w:p w14:paraId="2B9624E1" w14:textId="77777777" w:rsidR="003C2AB4" w:rsidRPr="00D76944" w:rsidRDefault="003C2AB4" w:rsidP="003C2AB4">
      <w:pPr>
        <w:rPr>
          <w:rFonts w:asciiTheme="majorBidi" w:hAnsiTheme="majorBidi" w:cstheme="majorBidi"/>
          <w:b/>
          <w:bCs/>
          <w:sz w:val="28"/>
          <w:szCs w:val="28"/>
        </w:rPr>
      </w:pPr>
    </w:p>
    <w:p w14:paraId="50C7FEEC" w14:textId="4185BB42" w:rsidR="003C2AB4" w:rsidRPr="00D76944" w:rsidRDefault="003C2AB4" w:rsidP="007B4904">
      <w:pPr>
        <w:rPr>
          <w:rFonts w:asciiTheme="majorBidi" w:hAnsiTheme="majorBidi" w:cstheme="majorBidi"/>
        </w:rPr>
      </w:pPr>
      <w:r w:rsidRPr="00D76944">
        <w:rPr>
          <w:rFonts w:asciiTheme="majorBidi" w:hAnsiTheme="majorBidi" w:cstheme="majorBidi"/>
          <w:b/>
          <w:bCs/>
        </w:rPr>
        <w:t>Fig. S</w:t>
      </w:r>
      <w:r w:rsidR="000436F5" w:rsidRPr="00D76944">
        <w:rPr>
          <w:rFonts w:asciiTheme="majorBidi" w:hAnsiTheme="majorBidi" w:cstheme="majorBidi"/>
          <w:b/>
          <w:bCs/>
        </w:rPr>
        <w:t>1</w:t>
      </w:r>
      <w:r w:rsidR="00D602DB">
        <w:rPr>
          <w:rFonts w:asciiTheme="majorBidi" w:hAnsiTheme="majorBidi" w:cstheme="majorBidi"/>
          <w:b/>
          <w:bCs/>
        </w:rPr>
        <w:t>9</w:t>
      </w:r>
      <w:r w:rsidRPr="00D76944">
        <w:rPr>
          <w:rFonts w:asciiTheme="majorBidi" w:hAnsiTheme="majorBidi" w:cstheme="majorBidi"/>
          <w:b/>
          <w:bCs/>
        </w:rPr>
        <w:t xml:space="preserve"> | Illustrating the trade-off between true positive rate and positive predictive value in different probability thresholds in the task recognition. </w:t>
      </w:r>
      <w:r w:rsidRPr="00D76944">
        <w:rPr>
          <w:rFonts w:asciiTheme="majorBidi" w:hAnsiTheme="majorBidi" w:cstheme="majorBidi"/>
        </w:rPr>
        <w:t>a)</w:t>
      </w:r>
      <w:r w:rsidRPr="00D76944">
        <w:rPr>
          <w:rFonts w:asciiTheme="majorBidi" w:hAnsiTheme="majorBidi" w:cstheme="majorBidi"/>
          <w:b/>
          <w:bCs/>
        </w:rPr>
        <w:t xml:space="preserve"> </w:t>
      </w:r>
      <w:r w:rsidRPr="00D76944">
        <w:rPr>
          <w:rFonts w:asciiTheme="majorBidi" w:hAnsiTheme="majorBidi" w:cstheme="majorBidi"/>
        </w:rPr>
        <w:t xml:space="preserve">Micro-averaged (aggregative contribution for all classes) precision-recall score (area under the curve) for all classes were 1.00. b) The inclusion of ISO-F1 curves show that for </w:t>
      </w:r>
      <w:r w:rsidRPr="00D76944">
        <w:rPr>
          <w:rFonts w:asciiTheme="majorBidi" w:hAnsiTheme="majorBidi" w:cstheme="majorBidi"/>
          <w:color w:val="202124"/>
        </w:rPr>
        <w:t xml:space="preserve">all the points in the precision/recall space, most of the instances for all classes have </w:t>
      </w:r>
      <w:r w:rsidRPr="00D76944">
        <w:rPr>
          <w:rFonts w:asciiTheme="majorBidi" w:hAnsiTheme="majorBidi" w:cstheme="majorBidi"/>
        </w:rPr>
        <w:t xml:space="preserve">F1 </w:t>
      </w:r>
      <w:r w:rsidRPr="00D76944">
        <w:rPr>
          <w:rFonts w:asciiTheme="majorBidi" w:hAnsiTheme="majorBidi" w:cstheme="majorBidi"/>
          <w:color w:val="202124"/>
        </w:rPr>
        <w:t>scores over 0.8 in the classification problem</w:t>
      </w:r>
      <w:r w:rsidRPr="00D76944">
        <w:rPr>
          <w:rFonts w:asciiTheme="majorBidi" w:hAnsiTheme="majorBidi" w:cstheme="majorBidi"/>
          <w:color w:val="202124"/>
          <w:shd w:val="clear" w:color="auto" w:fill="FFFFFF"/>
        </w:rPr>
        <w:t xml:space="preserve">. The </w:t>
      </w:r>
      <w:r w:rsidRPr="00D76944">
        <w:rPr>
          <w:rFonts w:asciiTheme="majorBidi" w:hAnsiTheme="majorBidi" w:cstheme="majorBidi"/>
        </w:rPr>
        <w:t xml:space="preserve">precision-recall score for each class was: </w:t>
      </w:r>
      <w:r w:rsidRPr="00D76944">
        <w:rPr>
          <w:rFonts w:asciiTheme="majorBidi" w:hAnsiTheme="majorBidi" w:cstheme="majorBidi"/>
          <w:i/>
          <w:iCs/>
        </w:rPr>
        <w:t xml:space="preserve">Coagulation </w:t>
      </w:r>
      <w:r w:rsidRPr="00D76944">
        <w:rPr>
          <w:rFonts w:asciiTheme="majorBidi" w:hAnsiTheme="majorBidi" w:cstheme="majorBidi"/>
        </w:rPr>
        <w:t xml:space="preserve">(class 0) = 0.99, </w:t>
      </w:r>
      <w:r w:rsidRPr="00D76944">
        <w:rPr>
          <w:rFonts w:asciiTheme="majorBidi" w:hAnsiTheme="majorBidi" w:cstheme="majorBidi"/>
          <w:i/>
          <w:iCs/>
          <w:color w:val="000000" w:themeColor="text1"/>
        </w:rPr>
        <w:t xml:space="preserve">Pulling </w:t>
      </w:r>
      <w:r w:rsidRPr="00D76944">
        <w:rPr>
          <w:rFonts w:asciiTheme="majorBidi" w:hAnsiTheme="majorBidi" w:cstheme="majorBidi"/>
        </w:rPr>
        <w:t>(class 1)</w:t>
      </w:r>
      <w:r w:rsidRPr="00D76944">
        <w:rPr>
          <w:rFonts w:asciiTheme="majorBidi" w:hAnsiTheme="majorBidi" w:cstheme="majorBidi"/>
          <w:color w:val="000000" w:themeColor="text1"/>
        </w:rPr>
        <w:t xml:space="preserve"> = 1.00, </w:t>
      </w:r>
      <w:r w:rsidRPr="00D76944">
        <w:rPr>
          <w:rFonts w:asciiTheme="majorBidi" w:hAnsiTheme="majorBidi" w:cstheme="majorBidi"/>
          <w:i/>
          <w:iCs/>
          <w:color w:val="000000" w:themeColor="text1"/>
        </w:rPr>
        <w:t>Manipulation</w:t>
      </w:r>
      <w:r w:rsidRPr="00D76944">
        <w:rPr>
          <w:rFonts w:asciiTheme="majorBidi" w:hAnsiTheme="majorBidi" w:cstheme="majorBidi"/>
          <w:color w:val="000000" w:themeColor="text1"/>
        </w:rPr>
        <w:t xml:space="preserve"> </w:t>
      </w:r>
      <w:r w:rsidRPr="00D76944">
        <w:rPr>
          <w:rFonts w:asciiTheme="majorBidi" w:hAnsiTheme="majorBidi" w:cstheme="majorBidi"/>
        </w:rPr>
        <w:t xml:space="preserve">(class 2) </w:t>
      </w:r>
      <w:r w:rsidRPr="00D76944">
        <w:rPr>
          <w:rFonts w:asciiTheme="majorBidi" w:hAnsiTheme="majorBidi" w:cstheme="majorBidi"/>
          <w:color w:val="000000" w:themeColor="text1"/>
        </w:rPr>
        <w:t xml:space="preserve">= 1.00, </w:t>
      </w:r>
      <w:r w:rsidRPr="00D76944">
        <w:rPr>
          <w:rFonts w:asciiTheme="majorBidi" w:hAnsiTheme="majorBidi" w:cstheme="majorBidi"/>
          <w:i/>
          <w:iCs/>
          <w:color w:val="000000" w:themeColor="text1"/>
        </w:rPr>
        <w:t xml:space="preserve">Dissecting </w:t>
      </w:r>
      <w:r w:rsidRPr="00D76944">
        <w:rPr>
          <w:rFonts w:asciiTheme="majorBidi" w:hAnsiTheme="majorBidi" w:cstheme="majorBidi"/>
        </w:rPr>
        <w:t xml:space="preserve">(class 3) </w:t>
      </w:r>
      <w:r w:rsidRPr="00D76944">
        <w:rPr>
          <w:rFonts w:asciiTheme="majorBidi" w:hAnsiTheme="majorBidi" w:cstheme="majorBidi"/>
          <w:color w:val="000000" w:themeColor="text1"/>
        </w:rPr>
        <w:t xml:space="preserve">= 0.99, and </w:t>
      </w:r>
      <w:r w:rsidRPr="00D76944">
        <w:rPr>
          <w:rFonts w:asciiTheme="majorBidi" w:hAnsiTheme="majorBidi" w:cstheme="majorBidi"/>
          <w:i/>
          <w:iCs/>
          <w:color w:val="000000" w:themeColor="text1"/>
        </w:rPr>
        <w:t xml:space="preserve">Retracting </w:t>
      </w:r>
      <w:r w:rsidRPr="00D76944">
        <w:rPr>
          <w:rFonts w:asciiTheme="majorBidi" w:hAnsiTheme="majorBidi" w:cstheme="majorBidi"/>
        </w:rPr>
        <w:t xml:space="preserve">(class 4) </w:t>
      </w:r>
      <w:r w:rsidRPr="00D76944">
        <w:rPr>
          <w:rFonts w:asciiTheme="majorBidi" w:hAnsiTheme="majorBidi" w:cstheme="majorBidi"/>
          <w:color w:val="000000" w:themeColor="text1"/>
        </w:rPr>
        <w:t>= 1.00</w:t>
      </w:r>
      <w:r w:rsidRPr="00D76944">
        <w:rPr>
          <w:rFonts w:asciiTheme="majorBidi" w:hAnsiTheme="majorBidi" w:cstheme="majorBidi"/>
        </w:rPr>
        <w:t>.</w:t>
      </w:r>
      <w:r w:rsidRPr="00D76944">
        <w:rPr>
          <w:rStyle w:val="apple-converted-space"/>
          <w:rFonts w:asciiTheme="majorBidi" w:hAnsiTheme="majorBidi" w:cstheme="majorBidi"/>
          <w:color w:val="202124"/>
          <w:shd w:val="clear" w:color="auto" w:fill="FFFFFF"/>
        </w:rPr>
        <w:t> </w:t>
      </w:r>
    </w:p>
    <w:p w14:paraId="13D63E8F" w14:textId="766EDDAB" w:rsidR="003C2AB4" w:rsidRDefault="003C2AB4" w:rsidP="00D262E2">
      <w:pPr>
        <w:rPr>
          <w:rFonts w:asciiTheme="majorBidi" w:hAnsiTheme="majorBidi" w:cstheme="majorBidi"/>
          <w:b/>
          <w:bCs/>
          <w:color w:val="000000"/>
          <w:sz w:val="32"/>
          <w:szCs w:val="32"/>
        </w:rPr>
      </w:pPr>
    </w:p>
    <w:p w14:paraId="163ADC70" w14:textId="168A9025" w:rsidR="00D76944" w:rsidRDefault="007B4904" w:rsidP="00D262E2">
      <w:pPr>
        <w:rPr>
          <w:rFonts w:asciiTheme="majorBidi" w:hAnsiTheme="majorBidi" w:cstheme="majorBidi"/>
          <w:b/>
          <w:bCs/>
          <w:color w:val="000000"/>
          <w:sz w:val="32"/>
          <w:szCs w:val="32"/>
        </w:rPr>
      </w:pPr>
      <w:r>
        <w:rPr>
          <w:rFonts w:asciiTheme="majorBidi" w:hAnsiTheme="majorBidi" w:cstheme="majorBidi"/>
          <w:b/>
          <w:bCs/>
          <w:color w:val="000000"/>
          <w:sz w:val="32"/>
          <w:szCs w:val="32"/>
        </w:rPr>
        <w:t>References</w:t>
      </w:r>
    </w:p>
    <w:p w14:paraId="5CC89715" w14:textId="77777777" w:rsidR="00F0315E" w:rsidRDefault="00F0315E" w:rsidP="00D262E2">
      <w:pPr>
        <w:rPr>
          <w:rFonts w:asciiTheme="majorBidi" w:hAnsiTheme="majorBidi" w:cstheme="majorBidi"/>
          <w:b/>
          <w:bCs/>
          <w:color w:val="000000"/>
          <w:sz w:val="32"/>
          <w:szCs w:val="32"/>
        </w:rPr>
      </w:pPr>
    </w:p>
    <w:p w14:paraId="64F8C0B7" w14:textId="5EED9C5E" w:rsidR="00D76944" w:rsidRPr="00D76944" w:rsidRDefault="007B4904" w:rsidP="00C36FE7">
      <w:pPr>
        <w:pStyle w:val="EndNoteBibliography"/>
        <w:rPr>
          <w:rFonts w:asciiTheme="majorBidi" w:hAnsiTheme="majorBidi" w:cstheme="majorBidi"/>
          <w:b/>
          <w:bCs/>
          <w:color w:val="000000"/>
          <w:sz w:val="32"/>
          <w:szCs w:val="32"/>
        </w:rPr>
      </w:pPr>
      <w:r w:rsidRPr="00D76944">
        <w:rPr>
          <w:rFonts w:asciiTheme="majorBidi" w:hAnsiTheme="majorBidi" w:cstheme="majorBidi"/>
        </w:rPr>
        <w:fldChar w:fldCharType="begin"/>
      </w:r>
      <w:r w:rsidRPr="00D76944">
        <w:rPr>
          <w:rFonts w:asciiTheme="majorBidi" w:hAnsiTheme="majorBidi" w:cstheme="majorBidi"/>
        </w:rPr>
        <w:instrText xml:space="preserve"> ADDIN EN.REFLIST </w:instrText>
      </w:r>
      <w:r>
        <w:rPr>
          <w:rFonts w:asciiTheme="majorBidi" w:hAnsiTheme="majorBidi" w:cstheme="majorBidi"/>
        </w:rPr>
        <w:fldChar w:fldCharType="separate"/>
      </w:r>
      <w:r w:rsidRPr="007B4904">
        <w:rPr>
          <w:noProof/>
        </w:rPr>
        <w:t>1.</w:t>
      </w:r>
      <w:r w:rsidRPr="007B4904">
        <w:rPr>
          <w:noProof/>
        </w:rPr>
        <w:tab/>
        <w:t>Schultz D, Jain B. Nonsmooth analysis and subgradient methods for averaging in dynamic time warping spaces. Pattern Recognition 2018;74:340-58.</w:t>
      </w:r>
      <w:r w:rsidRPr="00D76944">
        <w:rPr>
          <w:rFonts w:asciiTheme="majorBidi" w:hAnsiTheme="majorBidi" w:cstheme="majorBidi"/>
        </w:rPr>
        <w:fldChar w:fldCharType="end"/>
      </w:r>
    </w:p>
    <w:sectPr w:rsidR="00D76944" w:rsidRPr="00D76944" w:rsidSect="00063A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limChe">
    <w:panose1 w:val="020B0609000101010101"/>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0647E"/>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1" w15:restartNumberingAfterBreak="0">
    <w:nsid w:val="59875AD3"/>
    <w:multiLevelType w:val="multilevel"/>
    <w:tmpl w:val="B2FE3B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bCs/>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69B641D6"/>
    <w:multiLevelType w:val="hybridMultilevel"/>
    <w:tmpl w:val="FE303FCE"/>
    <w:lvl w:ilvl="0" w:tplc="FFFFFFFF">
      <w:start w:val="1"/>
      <w:numFmt w:val="lowerLetter"/>
      <w:lvlText w:val="(%1)"/>
      <w:lvlJc w:val="left"/>
      <w:pPr>
        <w:ind w:left="2740" w:hanging="360"/>
      </w:pPr>
      <w:rPr>
        <w:rFonts w:hint="default"/>
      </w:rPr>
    </w:lvl>
    <w:lvl w:ilvl="1" w:tplc="FFFFFFFF" w:tentative="1">
      <w:start w:val="1"/>
      <w:numFmt w:val="lowerLetter"/>
      <w:lvlText w:val="%2."/>
      <w:lvlJc w:val="left"/>
      <w:pPr>
        <w:ind w:left="3460" w:hanging="360"/>
      </w:pPr>
    </w:lvl>
    <w:lvl w:ilvl="2" w:tplc="FFFFFFFF" w:tentative="1">
      <w:start w:val="1"/>
      <w:numFmt w:val="lowerRoman"/>
      <w:lvlText w:val="%3."/>
      <w:lvlJc w:val="right"/>
      <w:pPr>
        <w:ind w:left="4180" w:hanging="180"/>
      </w:pPr>
    </w:lvl>
    <w:lvl w:ilvl="3" w:tplc="FFFFFFFF" w:tentative="1">
      <w:start w:val="1"/>
      <w:numFmt w:val="decimal"/>
      <w:lvlText w:val="%4."/>
      <w:lvlJc w:val="left"/>
      <w:pPr>
        <w:ind w:left="4900" w:hanging="360"/>
      </w:pPr>
    </w:lvl>
    <w:lvl w:ilvl="4" w:tplc="FFFFFFFF" w:tentative="1">
      <w:start w:val="1"/>
      <w:numFmt w:val="lowerLetter"/>
      <w:lvlText w:val="%5."/>
      <w:lvlJc w:val="left"/>
      <w:pPr>
        <w:ind w:left="5620" w:hanging="360"/>
      </w:pPr>
    </w:lvl>
    <w:lvl w:ilvl="5" w:tplc="FFFFFFFF" w:tentative="1">
      <w:start w:val="1"/>
      <w:numFmt w:val="lowerRoman"/>
      <w:lvlText w:val="%6."/>
      <w:lvlJc w:val="right"/>
      <w:pPr>
        <w:ind w:left="6340" w:hanging="180"/>
      </w:pPr>
    </w:lvl>
    <w:lvl w:ilvl="6" w:tplc="FFFFFFFF" w:tentative="1">
      <w:start w:val="1"/>
      <w:numFmt w:val="decimal"/>
      <w:lvlText w:val="%7."/>
      <w:lvlJc w:val="left"/>
      <w:pPr>
        <w:ind w:left="7060" w:hanging="360"/>
      </w:pPr>
    </w:lvl>
    <w:lvl w:ilvl="7" w:tplc="FFFFFFFF" w:tentative="1">
      <w:start w:val="1"/>
      <w:numFmt w:val="lowerLetter"/>
      <w:lvlText w:val="%8."/>
      <w:lvlJc w:val="left"/>
      <w:pPr>
        <w:ind w:left="7780" w:hanging="360"/>
      </w:pPr>
    </w:lvl>
    <w:lvl w:ilvl="8" w:tplc="FFFFFFFF" w:tentative="1">
      <w:start w:val="1"/>
      <w:numFmt w:val="lowerRoman"/>
      <w:lvlText w:val="%9."/>
      <w:lvlJc w:val="right"/>
      <w:pPr>
        <w:ind w:left="8500" w:hanging="180"/>
      </w:pPr>
    </w:lvl>
  </w:abstractNum>
  <w:abstractNum w:abstractNumId="3" w15:restartNumberingAfterBreak="0">
    <w:nsid w:val="6ADE1BA0"/>
    <w:multiLevelType w:val="hybridMultilevel"/>
    <w:tmpl w:val="FE303FCE"/>
    <w:lvl w:ilvl="0" w:tplc="27B4844C">
      <w:start w:val="1"/>
      <w:numFmt w:val="lowerLetter"/>
      <w:lvlText w:val="(%1)"/>
      <w:lvlJc w:val="left"/>
      <w:pPr>
        <w:ind w:left="2740" w:hanging="360"/>
      </w:pPr>
      <w:rPr>
        <w:rFonts w:hint="default"/>
      </w:rPr>
    </w:lvl>
    <w:lvl w:ilvl="1" w:tplc="04090019" w:tentative="1">
      <w:start w:val="1"/>
      <w:numFmt w:val="lowerLetter"/>
      <w:lvlText w:val="%2."/>
      <w:lvlJc w:val="left"/>
      <w:pPr>
        <w:ind w:left="3460" w:hanging="360"/>
      </w:pPr>
    </w:lvl>
    <w:lvl w:ilvl="2" w:tplc="0409001B" w:tentative="1">
      <w:start w:val="1"/>
      <w:numFmt w:val="lowerRoman"/>
      <w:lvlText w:val="%3."/>
      <w:lvlJc w:val="right"/>
      <w:pPr>
        <w:ind w:left="4180" w:hanging="180"/>
      </w:pPr>
    </w:lvl>
    <w:lvl w:ilvl="3" w:tplc="0409000F" w:tentative="1">
      <w:start w:val="1"/>
      <w:numFmt w:val="decimal"/>
      <w:lvlText w:val="%4."/>
      <w:lvlJc w:val="left"/>
      <w:pPr>
        <w:ind w:left="4900" w:hanging="360"/>
      </w:pPr>
    </w:lvl>
    <w:lvl w:ilvl="4" w:tplc="04090019" w:tentative="1">
      <w:start w:val="1"/>
      <w:numFmt w:val="lowerLetter"/>
      <w:lvlText w:val="%5."/>
      <w:lvlJc w:val="left"/>
      <w:pPr>
        <w:ind w:left="5620" w:hanging="360"/>
      </w:pPr>
    </w:lvl>
    <w:lvl w:ilvl="5" w:tplc="0409001B" w:tentative="1">
      <w:start w:val="1"/>
      <w:numFmt w:val="lowerRoman"/>
      <w:lvlText w:val="%6."/>
      <w:lvlJc w:val="right"/>
      <w:pPr>
        <w:ind w:left="6340" w:hanging="180"/>
      </w:pPr>
    </w:lvl>
    <w:lvl w:ilvl="6" w:tplc="0409000F" w:tentative="1">
      <w:start w:val="1"/>
      <w:numFmt w:val="decimal"/>
      <w:lvlText w:val="%7."/>
      <w:lvlJc w:val="left"/>
      <w:pPr>
        <w:ind w:left="7060" w:hanging="360"/>
      </w:pPr>
    </w:lvl>
    <w:lvl w:ilvl="7" w:tplc="04090019" w:tentative="1">
      <w:start w:val="1"/>
      <w:numFmt w:val="lowerLetter"/>
      <w:lvlText w:val="%8."/>
      <w:lvlJc w:val="left"/>
      <w:pPr>
        <w:ind w:left="7780" w:hanging="360"/>
      </w:pPr>
    </w:lvl>
    <w:lvl w:ilvl="8" w:tplc="0409001B" w:tentative="1">
      <w:start w:val="1"/>
      <w:numFmt w:val="lowerRoman"/>
      <w:lvlText w:val="%9."/>
      <w:lvlJc w:val="right"/>
      <w:pPr>
        <w:ind w:left="8500" w:hanging="180"/>
      </w:pPr>
    </w:lvl>
  </w:abstractNum>
  <w:abstractNum w:abstractNumId="4" w15:restartNumberingAfterBreak="0">
    <w:nsid w:val="74AF378B"/>
    <w:multiLevelType w:val="hybridMultilevel"/>
    <w:tmpl w:val="67246970"/>
    <w:lvl w:ilvl="0" w:tplc="60E49E5A">
      <w:start w:val="1"/>
      <w:numFmt w:val="bullet"/>
      <w:lvlText w:val=""/>
      <w:lvlJc w:val="left"/>
      <w:pPr>
        <w:ind w:left="720" w:hanging="360"/>
      </w:pPr>
      <w:rPr>
        <w:rFonts w:ascii="Symbol" w:hAnsi="Symbol"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6496007">
    <w:abstractNumId w:val="3"/>
  </w:num>
  <w:num w:numId="2" w16cid:durableId="747849921">
    <w:abstractNumId w:val="0"/>
  </w:num>
  <w:num w:numId="3" w16cid:durableId="1318419883">
    <w:abstractNumId w:val="2"/>
  </w:num>
  <w:num w:numId="4" w16cid:durableId="1253931698">
    <w:abstractNumId w:val="4"/>
  </w:num>
  <w:num w:numId="5" w16cid:durableId="7940640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37E1E"/>
    <w:rsid w:val="000071B7"/>
    <w:rsid w:val="00032230"/>
    <w:rsid w:val="000436F5"/>
    <w:rsid w:val="0004737C"/>
    <w:rsid w:val="00050D65"/>
    <w:rsid w:val="00060891"/>
    <w:rsid w:val="00060E9F"/>
    <w:rsid w:val="00061EBD"/>
    <w:rsid w:val="00063ACC"/>
    <w:rsid w:val="00063AFD"/>
    <w:rsid w:val="0007522D"/>
    <w:rsid w:val="00077C93"/>
    <w:rsid w:val="00083CF2"/>
    <w:rsid w:val="000B5586"/>
    <w:rsid w:val="000D0109"/>
    <w:rsid w:val="000E2BB2"/>
    <w:rsid w:val="000F0F6D"/>
    <w:rsid w:val="00101BEF"/>
    <w:rsid w:val="001130A0"/>
    <w:rsid w:val="001257BB"/>
    <w:rsid w:val="0013176C"/>
    <w:rsid w:val="00133BC5"/>
    <w:rsid w:val="00151594"/>
    <w:rsid w:val="00152243"/>
    <w:rsid w:val="00154BCA"/>
    <w:rsid w:val="0017637C"/>
    <w:rsid w:val="00186871"/>
    <w:rsid w:val="00186C89"/>
    <w:rsid w:val="00187AFC"/>
    <w:rsid w:val="001939B5"/>
    <w:rsid w:val="001A1276"/>
    <w:rsid w:val="001A1B43"/>
    <w:rsid w:val="001A5B06"/>
    <w:rsid w:val="001B062D"/>
    <w:rsid w:val="001B32B9"/>
    <w:rsid w:val="001B758C"/>
    <w:rsid w:val="001C6240"/>
    <w:rsid w:val="001D0285"/>
    <w:rsid w:val="001D547F"/>
    <w:rsid w:val="001E7ABC"/>
    <w:rsid w:val="001E7C21"/>
    <w:rsid w:val="001F12CE"/>
    <w:rsid w:val="001F2D15"/>
    <w:rsid w:val="001F2E02"/>
    <w:rsid w:val="0021251C"/>
    <w:rsid w:val="002135C1"/>
    <w:rsid w:val="00221C64"/>
    <w:rsid w:val="00245351"/>
    <w:rsid w:val="00254AAB"/>
    <w:rsid w:val="00260437"/>
    <w:rsid w:val="00276097"/>
    <w:rsid w:val="002A0C9B"/>
    <w:rsid w:val="002A3A2C"/>
    <w:rsid w:val="002B6EDA"/>
    <w:rsid w:val="002C4B07"/>
    <w:rsid w:val="002D61F9"/>
    <w:rsid w:val="002F734D"/>
    <w:rsid w:val="00316D86"/>
    <w:rsid w:val="00327578"/>
    <w:rsid w:val="003370F4"/>
    <w:rsid w:val="00341E44"/>
    <w:rsid w:val="0034379A"/>
    <w:rsid w:val="00345198"/>
    <w:rsid w:val="00355D37"/>
    <w:rsid w:val="00356272"/>
    <w:rsid w:val="00364894"/>
    <w:rsid w:val="00373400"/>
    <w:rsid w:val="003A6108"/>
    <w:rsid w:val="003B5D72"/>
    <w:rsid w:val="003C0528"/>
    <w:rsid w:val="003C0DC9"/>
    <w:rsid w:val="003C20DF"/>
    <w:rsid w:val="003C2AB4"/>
    <w:rsid w:val="003D129E"/>
    <w:rsid w:val="003F02AF"/>
    <w:rsid w:val="003F5DF9"/>
    <w:rsid w:val="00404948"/>
    <w:rsid w:val="00431F7B"/>
    <w:rsid w:val="00443B07"/>
    <w:rsid w:val="00445FF0"/>
    <w:rsid w:val="00454948"/>
    <w:rsid w:val="00456227"/>
    <w:rsid w:val="004664D8"/>
    <w:rsid w:val="00494EDD"/>
    <w:rsid w:val="00497829"/>
    <w:rsid w:val="004B14BF"/>
    <w:rsid w:val="004B3B08"/>
    <w:rsid w:val="004B426E"/>
    <w:rsid w:val="004B74B1"/>
    <w:rsid w:val="004C4003"/>
    <w:rsid w:val="004D60D7"/>
    <w:rsid w:val="004D66A8"/>
    <w:rsid w:val="004D7F87"/>
    <w:rsid w:val="00507244"/>
    <w:rsid w:val="0052220A"/>
    <w:rsid w:val="00537E1E"/>
    <w:rsid w:val="005612DE"/>
    <w:rsid w:val="00566937"/>
    <w:rsid w:val="00577FC3"/>
    <w:rsid w:val="0058254F"/>
    <w:rsid w:val="00592EB6"/>
    <w:rsid w:val="005A005F"/>
    <w:rsid w:val="005C049F"/>
    <w:rsid w:val="005C6EB9"/>
    <w:rsid w:val="005C77BC"/>
    <w:rsid w:val="005D17B3"/>
    <w:rsid w:val="005D1FCB"/>
    <w:rsid w:val="005D3106"/>
    <w:rsid w:val="005E33B3"/>
    <w:rsid w:val="006009C6"/>
    <w:rsid w:val="00602561"/>
    <w:rsid w:val="00606E91"/>
    <w:rsid w:val="00607A04"/>
    <w:rsid w:val="00612EFA"/>
    <w:rsid w:val="006246BE"/>
    <w:rsid w:val="006463F0"/>
    <w:rsid w:val="00674C70"/>
    <w:rsid w:val="0068013A"/>
    <w:rsid w:val="00680E98"/>
    <w:rsid w:val="0068508F"/>
    <w:rsid w:val="006B689D"/>
    <w:rsid w:val="006C194A"/>
    <w:rsid w:val="006F4EE5"/>
    <w:rsid w:val="006F553F"/>
    <w:rsid w:val="007267B6"/>
    <w:rsid w:val="00744C83"/>
    <w:rsid w:val="00746492"/>
    <w:rsid w:val="00747F33"/>
    <w:rsid w:val="0076774F"/>
    <w:rsid w:val="0078121F"/>
    <w:rsid w:val="00791511"/>
    <w:rsid w:val="007A3936"/>
    <w:rsid w:val="007B4904"/>
    <w:rsid w:val="007B6015"/>
    <w:rsid w:val="007D09AE"/>
    <w:rsid w:val="00815A13"/>
    <w:rsid w:val="00817723"/>
    <w:rsid w:val="00824201"/>
    <w:rsid w:val="00825D56"/>
    <w:rsid w:val="00840082"/>
    <w:rsid w:val="0084129A"/>
    <w:rsid w:val="008423DE"/>
    <w:rsid w:val="008473BF"/>
    <w:rsid w:val="00876FF6"/>
    <w:rsid w:val="00880BE4"/>
    <w:rsid w:val="008A78F2"/>
    <w:rsid w:val="008C55D9"/>
    <w:rsid w:val="008C74B3"/>
    <w:rsid w:val="008C7990"/>
    <w:rsid w:val="008D7515"/>
    <w:rsid w:val="008E5A2C"/>
    <w:rsid w:val="00914AFD"/>
    <w:rsid w:val="00925DE0"/>
    <w:rsid w:val="00953E66"/>
    <w:rsid w:val="0096203E"/>
    <w:rsid w:val="0096311A"/>
    <w:rsid w:val="00963E96"/>
    <w:rsid w:val="00982D62"/>
    <w:rsid w:val="009A78CD"/>
    <w:rsid w:val="009C0148"/>
    <w:rsid w:val="009E2305"/>
    <w:rsid w:val="00A013A1"/>
    <w:rsid w:val="00A17F57"/>
    <w:rsid w:val="00A2149D"/>
    <w:rsid w:val="00A223A4"/>
    <w:rsid w:val="00A41546"/>
    <w:rsid w:val="00A44C1B"/>
    <w:rsid w:val="00A545BF"/>
    <w:rsid w:val="00A6077D"/>
    <w:rsid w:val="00A635B5"/>
    <w:rsid w:val="00A70A2D"/>
    <w:rsid w:val="00A85BB3"/>
    <w:rsid w:val="00A957BB"/>
    <w:rsid w:val="00AA55BD"/>
    <w:rsid w:val="00AB1985"/>
    <w:rsid w:val="00AB3B7A"/>
    <w:rsid w:val="00AC637D"/>
    <w:rsid w:val="00AD1ADB"/>
    <w:rsid w:val="00AD25B6"/>
    <w:rsid w:val="00AD537C"/>
    <w:rsid w:val="00AD7FCC"/>
    <w:rsid w:val="00B01E49"/>
    <w:rsid w:val="00B14760"/>
    <w:rsid w:val="00B163D8"/>
    <w:rsid w:val="00B20D0F"/>
    <w:rsid w:val="00B23C7B"/>
    <w:rsid w:val="00B33D21"/>
    <w:rsid w:val="00B35BDC"/>
    <w:rsid w:val="00B64300"/>
    <w:rsid w:val="00B65402"/>
    <w:rsid w:val="00B722CB"/>
    <w:rsid w:val="00B739C9"/>
    <w:rsid w:val="00B809B9"/>
    <w:rsid w:val="00B822FC"/>
    <w:rsid w:val="00B94B14"/>
    <w:rsid w:val="00BA1F00"/>
    <w:rsid w:val="00BA514B"/>
    <w:rsid w:val="00BC4FB5"/>
    <w:rsid w:val="00BC7BAE"/>
    <w:rsid w:val="00BE216C"/>
    <w:rsid w:val="00BE3A99"/>
    <w:rsid w:val="00BE5198"/>
    <w:rsid w:val="00C07414"/>
    <w:rsid w:val="00C13CFE"/>
    <w:rsid w:val="00C151BF"/>
    <w:rsid w:val="00C33E87"/>
    <w:rsid w:val="00C36602"/>
    <w:rsid w:val="00C367C2"/>
    <w:rsid w:val="00C36FE7"/>
    <w:rsid w:val="00C40E33"/>
    <w:rsid w:val="00C45016"/>
    <w:rsid w:val="00C75BA4"/>
    <w:rsid w:val="00C8230A"/>
    <w:rsid w:val="00C84C46"/>
    <w:rsid w:val="00C86A65"/>
    <w:rsid w:val="00C87897"/>
    <w:rsid w:val="00C96159"/>
    <w:rsid w:val="00CA2A40"/>
    <w:rsid w:val="00CB358B"/>
    <w:rsid w:val="00CB3682"/>
    <w:rsid w:val="00CC0DF0"/>
    <w:rsid w:val="00CC1619"/>
    <w:rsid w:val="00CC340B"/>
    <w:rsid w:val="00CC3A4F"/>
    <w:rsid w:val="00CD15A9"/>
    <w:rsid w:val="00CE3082"/>
    <w:rsid w:val="00CE5E5B"/>
    <w:rsid w:val="00CF0007"/>
    <w:rsid w:val="00CF41DC"/>
    <w:rsid w:val="00D114AC"/>
    <w:rsid w:val="00D213FB"/>
    <w:rsid w:val="00D262E2"/>
    <w:rsid w:val="00D412C8"/>
    <w:rsid w:val="00D44947"/>
    <w:rsid w:val="00D44B1A"/>
    <w:rsid w:val="00D45B50"/>
    <w:rsid w:val="00D579AC"/>
    <w:rsid w:val="00D602DB"/>
    <w:rsid w:val="00D631EA"/>
    <w:rsid w:val="00D73F8B"/>
    <w:rsid w:val="00D73F8C"/>
    <w:rsid w:val="00D76944"/>
    <w:rsid w:val="00D85D5B"/>
    <w:rsid w:val="00D90F2B"/>
    <w:rsid w:val="00D92E6D"/>
    <w:rsid w:val="00DC766F"/>
    <w:rsid w:val="00DD3DC5"/>
    <w:rsid w:val="00DE2389"/>
    <w:rsid w:val="00E05D4C"/>
    <w:rsid w:val="00E15DF3"/>
    <w:rsid w:val="00E23F6C"/>
    <w:rsid w:val="00E33921"/>
    <w:rsid w:val="00E35C35"/>
    <w:rsid w:val="00E435C6"/>
    <w:rsid w:val="00E47C42"/>
    <w:rsid w:val="00E754D5"/>
    <w:rsid w:val="00E76297"/>
    <w:rsid w:val="00E906DF"/>
    <w:rsid w:val="00EA4631"/>
    <w:rsid w:val="00EB0805"/>
    <w:rsid w:val="00EB7BE4"/>
    <w:rsid w:val="00EE7926"/>
    <w:rsid w:val="00F0315E"/>
    <w:rsid w:val="00F038F6"/>
    <w:rsid w:val="00F11E12"/>
    <w:rsid w:val="00F14056"/>
    <w:rsid w:val="00F212E6"/>
    <w:rsid w:val="00F25A28"/>
    <w:rsid w:val="00F30832"/>
    <w:rsid w:val="00F40CFB"/>
    <w:rsid w:val="00F428D0"/>
    <w:rsid w:val="00F475CD"/>
    <w:rsid w:val="00F60A16"/>
    <w:rsid w:val="00F70F91"/>
    <w:rsid w:val="00F96FB0"/>
    <w:rsid w:val="00FA1CE8"/>
    <w:rsid w:val="00FA208C"/>
    <w:rsid w:val="00FA2882"/>
    <w:rsid w:val="00FA38CF"/>
    <w:rsid w:val="00FB011F"/>
    <w:rsid w:val="00FB2ECC"/>
    <w:rsid w:val="00FC12C4"/>
    <w:rsid w:val="00FC46DE"/>
    <w:rsid w:val="00FD7BF7"/>
    <w:rsid w:val="00FE7166"/>
    <w:rsid w:val="00FF1F79"/>
    <w:rsid w:val="00FF3F52"/>
    <w:rsid w:val="00FF4244"/>
    <w:rsid w:val="00FF43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C9C6A"/>
  <w15:chartTrackingRefBased/>
  <w15:docId w15:val="{47591288-CE8C-414B-A213-9E6EBB27A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2E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2"/>
    <w:rPr>
      <w:color w:val="0563C1" w:themeColor="hyperlink"/>
      <w:u w:val="single"/>
    </w:rPr>
  </w:style>
  <w:style w:type="paragraph" w:styleId="CommentText">
    <w:name w:val="annotation text"/>
    <w:basedOn w:val="Normal"/>
    <w:link w:val="CommentTextChar"/>
    <w:uiPriority w:val="99"/>
    <w:unhideWhenUsed/>
    <w:rsid w:val="00D262E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262E2"/>
    <w:rPr>
      <w:sz w:val="20"/>
      <w:szCs w:val="20"/>
    </w:rPr>
  </w:style>
  <w:style w:type="character" w:styleId="Strong">
    <w:name w:val="Strong"/>
    <w:basedOn w:val="DefaultParagraphFont"/>
    <w:uiPriority w:val="22"/>
    <w:qFormat/>
    <w:rsid w:val="007A3936"/>
    <w:rPr>
      <w:b/>
      <w:bCs/>
    </w:rPr>
  </w:style>
  <w:style w:type="paragraph" w:styleId="ListParagraph">
    <w:name w:val="List Paragraph"/>
    <w:basedOn w:val="Normal"/>
    <w:uiPriority w:val="34"/>
    <w:qFormat/>
    <w:rsid w:val="00BA1F00"/>
    <w:pPr>
      <w:ind w:left="720"/>
      <w:contextualSpacing/>
    </w:pPr>
    <w:rPr>
      <w:rFonts w:asciiTheme="minorHAnsi" w:eastAsiaTheme="minorHAnsi" w:hAnsiTheme="minorHAnsi" w:cstheme="minorBidi"/>
      <w:lang w:val="en-GB"/>
    </w:rPr>
  </w:style>
  <w:style w:type="character" w:customStyle="1" w:styleId="apple-converted-space">
    <w:name w:val="apple-converted-space"/>
    <w:basedOn w:val="DefaultParagraphFont"/>
    <w:rsid w:val="00BA1F00"/>
  </w:style>
  <w:style w:type="paragraph" w:styleId="NormalWeb">
    <w:name w:val="Normal (Web)"/>
    <w:basedOn w:val="Normal"/>
    <w:link w:val="NormalWebChar"/>
    <w:uiPriority w:val="99"/>
    <w:unhideWhenUsed/>
    <w:rsid w:val="0013176C"/>
    <w:pPr>
      <w:spacing w:before="100" w:beforeAutospacing="1" w:after="100" w:afterAutospacing="1"/>
    </w:pPr>
  </w:style>
  <w:style w:type="character" w:customStyle="1" w:styleId="NormalWebChar">
    <w:name w:val="Normal (Web) Char"/>
    <w:basedOn w:val="DefaultParagraphFont"/>
    <w:link w:val="NormalWeb"/>
    <w:uiPriority w:val="99"/>
    <w:rsid w:val="0013176C"/>
    <w:rPr>
      <w:rFonts w:ascii="Times New Roman" w:eastAsia="Times New Roman" w:hAnsi="Times New Roman" w:cs="Times New Roman"/>
    </w:rPr>
  </w:style>
  <w:style w:type="table" w:styleId="TableGrid">
    <w:name w:val="Table Grid"/>
    <w:basedOn w:val="TableNormal"/>
    <w:uiPriority w:val="39"/>
    <w:rsid w:val="001317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B3B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3B7A"/>
    <w:rPr>
      <w:rFonts w:ascii="Calibri" w:eastAsia="Times New Roman" w:hAnsi="Calibri" w:cs="Calibri"/>
    </w:rPr>
  </w:style>
  <w:style w:type="paragraph" w:customStyle="1" w:styleId="EndNoteBibliography">
    <w:name w:val="EndNote Bibliography"/>
    <w:basedOn w:val="Normal"/>
    <w:link w:val="EndNoteBibliographyChar"/>
    <w:rsid w:val="00AB3B7A"/>
    <w:rPr>
      <w:rFonts w:ascii="Calibri" w:hAnsi="Calibri" w:cs="Calibri"/>
    </w:rPr>
  </w:style>
  <w:style w:type="character" w:customStyle="1" w:styleId="EndNoteBibliographyChar">
    <w:name w:val="EndNote Bibliography Char"/>
    <w:basedOn w:val="DefaultParagraphFont"/>
    <w:link w:val="EndNoteBibliography"/>
    <w:rsid w:val="00AB3B7A"/>
    <w:rPr>
      <w:rFonts w:ascii="Calibri" w:eastAsia="Times New Roman"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1.emf"/><Relationship Id="rId26" Type="http://schemas.openxmlformats.org/officeDocument/2006/relationships/image" Target="media/image16.emf"/><Relationship Id="rId39" Type="http://schemas.openxmlformats.org/officeDocument/2006/relationships/image" Target="media/image28.png"/><Relationship Id="rId21" Type="http://schemas.openxmlformats.org/officeDocument/2006/relationships/hyperlink" Target="https://www.iconfinder.com" TargetMode="Externa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hyperlink" Target="https://netron.app" TargetMode="External"/><Relationship Id="rId29" Type="http://schemas.openxmlformats.org/officeDocument/2006/relationships/image" Target="media/image18.png"/><Relationship Id="rId11" Type="http://schemas.openxmlformats.org/officeDocument/2006/relationships/image" Target="media/image7.emf"/><Relationship Id="rId24" Type="http://schemas.openxmlformats.org/officeDocument/2006/relationships/image" Target="media/image14.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image" Target="media/image1.emf"/><Relationship Id="rId15" Type="http://schemas.openxmlformats.org/officeDocument/2006/relationships/image" Target="media/image9.emf"/><Relationship Id="rId23" Type="http://schemas.openxmlformats.org/officeDocument/2006/relationships/hyperlink" Target="https://netron.app" TargetMode="Externa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image" Target="media/image6.emf"/><Relationship Id="rId19" Type="http://schemas.openxmlformats.org/officeDocument/2006/relationships/hyperlink" Target="https://netron.app" TargetMode="External"/><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hyperlink" Target="https://www.iconfinder.com" TargetMode="External"/><Relationship Id="rId22" Type="http://schemas.openxmlformats.org/officeDocument/2006/relationships/image" Target="media/image13.emf"/><Relationship Id="rId27" Type="http://schemas.openxmlformats.org/officeDocument/2006/relationships/hyperlink" Target="https://netron.app"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4.emf"/><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netron.app" TargetMode="External"/><Relationship Id="rId17" Type="http://schemas.openxmlformats.org/officeDocument/2006/relationships/image" Target="media/image10.emf"/><Relationship Id="rId25" Type="http://schemas.openxmlformats.org/officeDocument/2006/relationships/image" Target="media/image15.emf"/><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2.jpeg"/><Relationship Id="rId41" Type="http://schemas.openxmlformats.org/officeDocument/2006/relationships/image" Target="media/image30.png"/><Relationship Id="rId1" Type="http://schemas.openxmlformats.org/officeDocument/2006/relationships/numbering" Target="numbering.xml"/><Relationship Id="rId6"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8</Pages>
  <Words>3395</Words>
  <Characters>1935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95</cp:revision>
  <dcterms:created xsi:type="dcterms:W3CDTF">2021-11-08T18:32:00Z</dcterms:created>
  <dcterms:modified xsi:type="dcterms:W3CDTF">2022-05-13T18:38:00Z</dcterms:modified>
</cp:coreProperties>
</file>